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44D231B7" w:rsidR="004D5751" w:rsidRDefault="05FD9DA8" w:rsidP="004D5751">
      <w:pPr>
        <w:pStyle w:val="Title"/>
      </w:pPr>
      <w:r>
        <w:t>Reduced beta-hydroxybutyrate disposal after ketogenic diet feeding in mice.</w:t>
      </w:r>
      <w:r w:rsidR="001427E3">
        <w:br/>
      </w:r>
    </w:p>
    <w:p w14:paraId="668AE3FA" w14:textId="1A67E9EA" w:rsidR="004D5751" w:rsidRPr="004D5751" w:rsidRDefault="731EDF08" w:rsidP="731EDF08">
      <w:r>
        <w:t>Cody M Cousineau</w:t>
      </w:r>
      <w:r w:rsidRPr="731EDF08">
        <w:rPr>
          <w:vertAlign w:val="superscript"/>
        </w:rPr>
        <w:t>1</w:t>
      </w:r>
      <w:r>
        <w:t>, Detrick Snyder</w:t>
      </w:r>
      <w:r w:rsidRPr="731EDF08">
        <w:rPr>
          <w:vertAlign w:val="superscript"/>
        </w:rPr>
        <w:t xml:space="preserve"> 1</w:t>
      </w:r>
      <w:r>
        <w:t xml:space="preserve">, </w:t>
      </w:r>
      <w:proofErr w:type="spellStart"/>
      <w:r>
        <w:t>JeAnna</w:t>
      </w:r>
      <w:proofErr w:type="spellEnd"/>
      <w:r>
        <w:t xml:space="preserve"> R. Redd</w:t>
      </w:r>
      <w:r w:rsidRPr="731EDF08">
        <w:rPr>
          <w:vertAlign w:val="superscript"/>
        </w:rPr>
        <w:t xml:space="preserve"> 1</w:t>
      </w:r>
      <w:r>
        <w:t>, Sophia Turner</w:t>
      </w:r>
      <w:r w:rsidRPr="731EDF08">
        <w:rPr>
          <w:vertAlign w:val="superscript"/>
        </w:rPr>
        <w:t xml:space="preserve"> 1</w:t>
      </w:r>
      <w:r>
        <w:t>, Treyton Carr</w:t>
      </w:r>
      <w:r w:rsidRPr="731EDF08">
        <w:rPr>
          <w:vertAlign w:val="superscript"/>
        </w:rPr>
        <w:t xml:space="preserve"> 1</w:t>
      </w:r>
      <w:r>
        <w:t>, and Dave Bridges</w:t>
      </w:r>
      <w:r w:rsidRPr="731EDF08">
        <w:rPr>
          <w:vertAlign w:val="superscript"/>
        </w:rPr>
        <w:t xml:space="preserve"> </w:t>
      </w:r>
      <w:proofErr w:type="gramStart"/>
      <w:r w:rsidRPr="731EDF08">
        <w:rPr>
          <w:vertAlign w:val="superscript"/>
        </w:rPr>
        <w:t>1,*</w:t>
      </w:r>
      <w:proofErr w:type="gramEnd"/>
    </w:p>
    <w:p w14:paraId="05609D9B" w14:textId="77777777" w:rsidR="004D5751" w:rsidRPr="004D5751" w:rsidRDefault="004D5751" w:rsidP="004D5751"/>
    <w:p w14:paraId="2CFB7995" w14:textId="57A8D2A5" w:rsidR="731EDF08" w:rsidRDefault="731EDF08" w:rsidP="731EDF08">
      <w:r>
        <w:t>Author</w:t>
      </w:r>
      <w:r w:rsidR="002D576C">
        <w:t xml:space="preserve"> </w:t>
      </w:r>
      <w:r w:rsidR="00C1285C">
        <w:t>Affiliations</w:t>
      </w:r>
      <w:r>
        <w:t>:</w:t>
      </w:r>
    </w:p>
    <w:p w14:paraId="6621855A" w14:textId="0FABDE8B" w:rsidR="731EDF08" w:rsidRDefault="731EDF08" w:rsidP="731EDF08">
      <w:r w:rsidRPr="731EDF08">
        <w:rPr>
          <w:vertAlign w:val="superscript"/>
        </w:rPr>
        <w:t>1</w:t>
      </w:r>
      <w:r w:rsidRPr="731EDF08">
        <w:t>Department of Nutritional Sciences, University of Michigan School of Public Health</w:t>
      </w:r>
    </w:p>
    <w:p w14:paraId="0DE5A29E" w14:textId="29E407E2" w:rsidR="731EDF08" w:rsidRDefault="731EDF08" w:rsidP="731EDF08">
      <w:r w:rsidRPr="731EDF08">
        <w:rPr>
          <w:vertAlign w:val="superscript"/>
        </w:rPr>
        <w:t>*</w:t>
      </w:r>
      <w:r w:rsidRPr="731EDF08">
        <w:t xml:space="preserve">To whom correspondence should be addressed: </w:t>
      </w:r>
      <w:hyperlink r:id="rId5">
        <w:r w:rsidRPr="731EDF08">
          <w:rPr>
            <w:rStyle w:val="Hyperlink"/>
          </w:rPr>
          <w:t>davebrid@umich.edu</w:t>
        </w:r>
      </w:hyperlink>
      <w:r w:rsidRPr="731EDF08">
        <w:t>, 1415 Washington Heights, Ann Arbor, MI, 48109</w:t>
      </w:r>
    </w:p>
    <w:p w14:paraId="1060FC4D" w14:textId="79EBF25A" w:rsidR="004D5751" w:rsidRDefault="00141DDA" w:rsidP="00BD77AB">
      <w:pPr>
        <w:pStyle w:val="Heading1"/>
      </w:pPr>
      <w:r>
        <w:t>KEY POINTS</w:t>
      </w:r>
    </w:p>
    <w:p w14:paraId="44D29962" w14:textId="17171E91" w:rsidR="00141DDA" w:rsidRDefault="00141DDA" w:rsidP="00141DDA">
      <w:pPr>
        <w:pStyle w:val="ListParagraph"/>
        <w:numPr>
          <w:ilvl w:val="0"/>
          <w:numId w:val="3"/>
        </w:numPr>
      </w:pPr>
      <w:r>
        <w:t>Muscle Tsc1 knockout mice have increased ketone disposal and elevations in ketolytic enzymes and transporters in muscle tissue.</w:t>
      </w:r>
    </w:p>
    <w:p w14:paraId="5E532196" w14:textId="3FFF1439" w:rsidR="00141DDA" w:rsidRDefault="00141DDA" w:rsidP="00141DDA">
      <w:pPr>
        <w:pStyle w:val="ListParagraph"/>
        <w:numPr>
          <w:ilvl w:val="0"/>
          <w:numId w:val="3"/>
        </w:numPr>
      </w:pPr>
      <w:r>
        <w:t>Ketogenic diet feeding reduces the disposal of a bolus of beta-hydroxybutyrate.</w:t>
      </w:r>
    </w:p>
    <w:p w14:paraId="363C614B" w14:textId="4EFABB24" w:rsidR="00141DDA" w:rsidRDefault="00141DDA" w:rsidP="00141DDA">
      <w:pPr>
        <w:pStyle w:val="ListParagraph"/>
        <w:numPr>
          <w:ilvl w:val="0"/>
          <w:numId w:val="3"/>
        </w:numPr>
      </w:pPr>
      <w:r>
        <w:t>Ketone disposal and synthesis genes are downregulated in mice after four weeks of a ketogenic diet.</w:t>
      </w:r>
    </w:p>
    <w:p w14:paraId="5D66289C" w14:textId="2C94DE43" w:rsidR="00141DDA" w:rsidRPr="00141DDA" w:rsidRDefault="00141DDA" w:rsidP="00141DDA">
      <w:pPr>
        <w:pStyle w:val="ListParagraph"/>
        <w:numPr>
          <w:ilvl w:val="0"/>
          <w:numId w:val="3"/>
        </w:numPr>
      </w:pPr>
      <w:r>
        <w:t>Diversity outbred mice vary in their rates of ketone disposal, suggesting a genetic basis.</w:t>
      </w:r>
    </w:p>
    <w:p w14:paraId="61C6C945" w14:textId="4DC99D0A" w:rsidR="001E6448" w:rsidRDefault="004D5751" w:rsidP="00BD77AB">
      <w:pPr>
        <w:pStyle w:val="Heading1"/>
      </w:pPr>
      <w:r>
        <w:t>ABSTRACT</w:t>
      </w:r>
    </w:p>
    <w:p w14:paraId="45EDC5C9" w14:textId="418E6E82" w:rsidR="004D5751" w:rsidRDefault="05FD9DA8" w:rsidP="731EDF08">
      <w:r>
        <w:t xml:space="preserve">The ketogenic diet (KD) has garnered considerable attention due to its potential benefits in weight loss, health improvement, and performance enhancement. However, the phenotypic responses to KD vary widely </w:t>
      </w:r>
      <w:r w:rsidR="002D576C">
        <w:t>between</w:t>
      </w:r>
      <w:r w:rsidR="002D576C">
        <w:rPr>
          <w:rStyle w:val="CommentReference"/>
        </w:rPr>
        <w:t xml:space="preserve"> </w:t>
      </w:r>
      <w:r>
        <w:t>individuals. Skeletal muscle</w:t>
      </w:r>
      <w:r w:rsidR="002D576C">
        <w:t xml:space="preserve"> is</w:t>
      </w:r>
      <w:r>
        <w:t xml:space="preserve"> a major contributor to </w:t>
      </w:r>
      <w:r w:rsidR="00444437">
        <w:t xml:space="preserve">ketone body (KB) </w:t>
      </w:r>
      <w:r>
        <w:t>catabolism, however, the regulation of ketolysis is not well understood. In this study, we evaluated how mTORC1 activation and a ketogenic diet modify ketone body disposal in muscle Tsc1 knockout</w:t>
      </w:r>
      <w:r w:rsidR="00444437">
        <w:t xml:space="preserve"> (KO)</w:t>
      </w:r>
      <w:r>
        <w:t xml:space="preserve"> mice, inbred A/J mice, and Diversity Outbred (DO) mice</w:t>
      </w:r>
      <w:r w:rsidR="002D576C">
        <w:t>.</w:t>
      </w:r>
      <w:r>
        <w:t xml:space="preserve"> Muscle Tsc1 </w:t>
      </w:r>
      <w:r w:rsidR="00444437">
        <w:t>KO</w:t>
      </w:r>
      <w:r>
        <w:t xml:space="preserve"> mice demonstrated enhanced </w:t>
      </w:r>
      <w:r w:rsidR="002D576C">
        <w:t>ketone body</w:t>
      </w:r>
      <w:r>
        <w:t xml:space="preserve"> clearance. Contrary to expectations, KD feeding in A/J mice did not improve KB disposal, and in most </w:t>
      </w:r>
      <w:proofErr w:type="gramStart"/>
      <w:r>
        <w:t>strains</w:t>
      </w:r>
      <w:proofErr w:type="gramEnd"/>
      <w:r>
        <w:t xml:space="preserve"> disposal was reduced. Transcriptional analysis revealed reduced expression of important ketolytic genes in KD-fed A/J mice, suggesting impaired KB catabolism. Diversity Outbred (DO) mice displayed variable responses to KD, with most mice showing worsened KB disposal. Exploratory analysis on these</w:t>
      </w:r>
      <w:r w:rsidR="00746D38">
        <w:t xml:space="preserve"> </w:t>
      </w:r>
      <w:r>
        <w:t xml:space="preserve">data </w:t>
      </w:r>
      <w:proofErr w:type="gramStart"/>
      <w:r>
        <w:t>suggest</w:t>
      </w:r>
      <w:proofErr w:type="gramEnd"/>
      <w:r>
        <w:t xml:space="preserve"> potential correlations between KB disposal and cholesterol levels as well as weight gain on a KD. Our findings suggest that ketone body disposal may be regulated by both nutritional and genetic factors and these relationships may help explain interindividual variability in responses to ketogenic diets.</w:t>
      </w:r>
    </w:p>
    <w:p w14:paraId="12132C23" w14:textId="68416CD4" w:rsidR="731EDF08" w:rsidRDefault="731EDF08" w:rsidP="731EDF08"/>
    <w:p w14:paraId="75CF7F33" w14:textId="0E66DCE6" w:rsidR="731EDF08" w:rsidRDefault="731EDF08" w:rsidP="731EDF08">
      <w:r w:rsidRPr="731EDF08">
        <w:rPr>
          <w:b/>
          <w:bCs/>
        </w:rPr>
        <w:t>Keywords:</w:t>
      </w:r>
      <w:r>
        <w:t xml:space="preserve"> mTORC1, ketogenic diet, ketolysis, OXCT1, SLC16A1</w:t>
      </w:r>
    </w:p>
    <w:p w14:paraId="69B57647" w14:textId="7AD9788E" w:rsidR="731EDF08" w:rsidRDefault="731EDF08" w:rsidP="731EDF08"/>
    <w:p w14:paraId="77327769" w14:textId="49668955" w:rsidR="731EDF08" w:rsidRDefault="731EDF08" w:rsidP="731EDF08">
      <w:r w:rsidRPr="731EDF08">
        <w:rPr>
          <w:b/>
          <w:bCs/>
        </w:rPr>
        <w:t xml:space="preserve">Short title: </w:t>
      </w:r>
      <w:r>
        <w:t>Regulation of ketone body disposal</w:t>
      </w:r>
    </w:p>
    <w:p w14:paraId="4A9A6D7C" w14:textId="640DAC17" w:rsidR="004D5751" w:rsidRDefault="004D5751" w:rsidP="00BD77AB">
      <w:pPr>
        <w:pStyle w:val="Heading1"/>
      </w:pPr>
      <w:r>
        <w:lastRenderedPageBreak/>
        <w:t>INTRODUCTION</w:t>
      </w:r>
    </w:p>
    <w:p w14:paraId="2F08675E" w14:textId="6431DA29" w:rsidR="0001033C" w:rsidRDefault="05FD9DA8" w:rsidP="00DA0DA7">
      <w:r>
        <w:t xml:space="preserve">The ketogenic diet has gained significant popularity in recent years, driven by its potential role in weight loss, improved health outcomes, and enhanced athletic/physical performance. Individuals on a ketogenic diet experience phenotypic variation, encompassing a broad spectrum of responses in weight loss, metabolic adaptation, blood glucose regulation, energy levels, cognitive function, and long-term adherence, which constrains the ability to effectively implement KDs. Ketone body (KB) synthesis, or ketogenesis, primarily occurs in hepatocytes and to a lesser extent in astrocytes or kidney cells </w:t>
      </w:r>
      <w:r w:rsidR="00DA0DA7">
        <w:fldChar w:fldCharType="begin"/>
      </w:r>
      <w:r w:rsidR="00DA0DA7">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DA0DA7">
        <w:fldChar w:fldCharType="separate"/>
      </w:r>
      <w:r w:rsidRPr="05FD9DA8">
        <w:rPr>
          <w:noProof/>
        </w:rPr>
        <w:t>[1]</w:t>
      </w:r>
      <w:r w:rsidR="00DA0DA7">
        <w:fldChar w:fldCharType="end"/>
      </w:r>
      <w:r>
        <w:t xml:space="preserve"> The major utilization of ketone bodies happens in the heart, skeletal muscles, and brain </w:t>
      </w:r>
      <w:r w:rsidR="00DA0DA7">
        <w:fldChar w:fldCharType="begin"/>
      </w:r>
      <w:r w:rsidR="00DA0DA7">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DA0DA7">
        <w:fldChar w:fldCharType="separate"/>
      </w:r>
      <w:r w:rsidRPr="05FD9DA8">
        <w:rPr>
          <w:rFonts w:ascii="Calibri" w:cs="Calibri"/>
        </w:rPr>
        <w:t>[1–3]</w:t>
      </w:r>
      <w:r w:rsidR="00DA0DA7">
        <w:fldChar w:fldCharType="end"/>
      </w:r>
      <w:r>
        <w:t xml:space="preserve">. </w:t>
      </w:r>
      <w:r w:rsidR="00DA0DA7">
        <w:t>The reduction in</w:t>
      </w:r>
      <w:r>
        <w:t xml:space="preserve"> dietary carbohydrates leads to a decrease in insulin and an increase in glucagon in plasma, promoting hepatic glycogenolysis, gluconeogenesis, and adipose tissue lipolysis. </w:t>
      </w:r>
    </w:p>
    <w:p w14:paraId="6B2E0F34" w14:textId="77777777" w:rsidR="0001033C" w:rsidRDefault="0001033C" w:rsidP="00DA0DA7"/>
    <w:p w14:paraId="48D6BBD2" w14:textId="56E8A6D4" w:rsidR="0001033C" w:rsidRDefault="05FD9DA8" w:rsidP="00DA0DA7">
      <w:r>
        <w:t xml:space="preserve">The regulation of ketogenesis and ketolysis involves a combination of factors including fatty acid flux, hepatic cataplerosis, and the effectiveness of </w:t>
      </w:r>
      <w:r w:rsidR="00444437">
        <w:t>beta-</w:t>
      </w:r>
      <w:proofErr w:type="spellStart"/>
      <w:r w:rsidR="00444437">
        <w:t>hydroybutyrate</w:t>
      </w:r>
      <w:proofErr w:type="spellEnd"/>
      <w:r w:rsidR="00444437">
        <w:t xml:space="preserve"> (</w:t>
      </w:r>
      <w:r w:rsidR="007A23C1">
        <w:t>β</w:t>
      </w:r>
      <w:r>
        <w:t>HB</w:t>
      </w:r>
      <w:r w:rsidR="00444437">
        <w:t>)</w:t>
      </w:r>
      <w:r>
        <w:t xml:space="preserve"> production and disposal.  The rate-limiting enzyme in ketogenesis is 3-hydroxymethylglutaryl-CoA synthase 2 (HMGCS2). It catalyzes the conversion of acetyl-CoA and </w:t>
      </w:r>
      <w:proofErr w:type="spellStart"/>
      <w:r>
        <w:t>acetoacetyl</w:t>
      </w:r>
      <w:proofErr w:type="spellEnd"/>
      <w:r>
        <w:t>-CoA, derived from β-oxidation, into β-hydroxy β-</w:t>
      </w:r>
      <w:proofErr w:type="spellStart"/>
      <w:r>
        <w:t>methylglutaryl</w:t>
      </w:r>
      <w:proofErr w:type="spellEnd"/>
      <w:r>
        <w:t xml:space="preserve">-CoA (HMG-CoA) and free Coenzyme A (CoA). Mice lacking </w:t>
      </w:r>
      <w:r w:rsidRPr="05FD9DA8">
        <w:rPr>
          <w:i/>
          <w:iCs/>
        </w:rPr>
        <w:t>Hmgcs2</w:t>
      </w:r>
      <w:r>
        <w:t xml:space="preserve"> postnatally exhibited a deficiency in ketogenesis and subsequently developed fatty liver disease spontaneously </w:t>
      </w:r>
      <w:r w:rsidR="0001033C">
        <w:fldChar w:fldCharType="begin"/>
      </w:r>
      <w:r w:rsidR="0001033C">
        <w:instrText xml:space="preserve"> ADDIN ZOTERO_ITEM CSL_CITATION {"citationID":"CtBvyOAq","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01033C">
        <w:fldChar w:fldCharType="separate"/>
      </w:r>
      <w:r w:rsidRPr="05FD9DA8">
        <w:rPr>
          <w:noProof/>
        </w:rPr>
        <w:t>[4]</w:t>
      </w:r>
      <w:r w:rsidR="0001033C">
        <w:fldChar w:fldCharType="end"/>
      </w:r>
      <w:r>
        <w:t xml:space="preserve">. However, early weaning proved effective in alleviating </w:t>
      </w:r>
      <w:proofErr w:type="spellStart"/>
      <w:r>
        <w:t>hepatosteatosis</w:t>
      </w:r>
      <w:proofErr w:type="spellEnd"/>
      <w:r>
        <w:t xml:space="preserve"> in postnatal </w:t>
      </w:r>
      <w:r w:rsidRPr="05FD9DA8">
        <w:rPr>
          <w:i/>
          <w:iCs/>
        </w:rPr>
        <w:t>Hmgcs2</w:t>
      </w:r>
      <w:r>
        <w:t xml:space="preserve"> </w:t>
      </w:r>
      <w:r w:rsidR="00444437">
        <w:t>KO</w:t>
      </w:r>
      <w:r>
        <w:t xml:space="preserve"> mice</w:t>
      </w:r>
      <w:r w:rsidR="00501DD8">
        <w:t xml:space="preserve"> [4]</w:t>
      </w:r>
      <w:r>
        <w:t>. In adult mice, insufficient ketogenic activity heightened susceptibility to diet-induced fatty liver disease</w:t>
      </w:r>
      <w:r w:rsidR="00501DD8">
        <w:t xml:space="preserve"> [4]</w:t>
      </w:r>
      <w:r>
        <w:t xml:space="preserve">. Conversely, over expression of </w:t>
      </w:r>
      <w:r w:rsidRPr="05FD9DA8">
        <w:rPr>
          <w:i/>
          <w:iCs/>
        </w:rPr>
        <w:t>Hmgcs2</w:t>
      </w:r>
      <w:r>
        <w:t xml:space="preserve"> ameliorated high-fat diet-induced fatty liver disease in adult mice </w:t>
      </w:r>
      <w:r w:rsidR="0001033C">
        <w:fldChar w:fldCharType="begin"/>
      </w:r>
      <w:r w:rsidR="0001033C">
        <w:instrText xml:space="preserve"> ADDIN ZOTERO_ITEM CSL_CITATION {"citationID":"IZkqUoQS","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01033C">
        <w:fldChar w:fldCharType="separate"/>
      </w:r>
      <w:r w:rsidRPr="05FD9DA8">
        <w:rPr>
          <w:noProof/>
        </w:rPr>
        <w:t>[4]</w:t>
      </w:r>
      <w:r w:rsidR="0001033C">
        <w:fldChar w:fldCharType="end"/>
      </w:r>
      <w:r>
        <w:t xml:space="preserve">. Together these data show that interruption of ketogenesis affects overall hepatic lipid homeostasis.  </w:t>
      </w:r>
    </w:p>
    <w:p w14:paraId="4E35A72F" w14:textId="77777777" w:rsidR="0001033C" w:rsidRDefault="0001033C" w:rsidP="00DA0DA7"/>
    <w:p w14:paraId="0D25A7A2" w14:textId="351F4A6A" w:rsidR="00DA0DA7" w:rsidRDefault="05FD9DA8" w:rsidP="00DA0DA7">
      <w:r>
        <w:t xml:space="preserve">In peripheral tissues, KBs, primarily in the form of </w:t>
      </w:r>
      <w:r w:rsidR="007A23C1">
        <w:t>β</w:t>
      </w:r>
      <w:r>
        <w:t xml:space="preserve">HB, re-enter the cell through MCT1-mediated transport. </w:t>
      </w:r>
      <w:r w:rsidRPr="05FD9DA8">
        <w:rPr>
          <w:i/>
          <w:iCs/>
        </w:rPr>
        <w:t>SLC16A1</w:t>
      </w:r>
      <w:r>
        <w:t xml:space="preserve">, the protein that encodes MCT1, conducts mono-carboxylates, such as lactate, pyruvate, and ketone bodies, across cell membranes </w:t>
      </w:r>
      <w:r w:rsidR="00DA0DA7">
        <w:fldChar w:fldCharType="begin"/>
      </w:r>
      <w:r w:rsidR="00DA0DA7">
        <w:instrText xml:space="preserve"> ADDIN ZOTERO_ITEM CSL_CITATION {"citationID":"GaTiD9Q7","properties":{"formattedCitation":"[5]","plainCitation":"[5]","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DA0DA7">
        <w:fldChar w:fldCharType="separate"/>
      </w:r>
      <w:r w:rsidRPr="05FD9DA8">
        <w:rPr>
          <w:noProof/>
        </w:rPr>
        <w:t>[5]</w:t>
      </w:r>
      <w:r w:rsidR="00DA0DA7">
        <w:fldChar w:fldCharType="end"/>
      </w:r>
      <w:r>
        <w:t xml:space="preserve">. </w:t>
      </w:r>
      <w:r w:rsidR="007A23C1">
        <w:t>β</w:t>
      </w:r>
      <w:r>
        <w:t xml:space="preserve">HBs then undergo re-oxidation to </w:t>
      </w:r>
      <w:proofErr w:type="spellStart"/>
      <w:r>
        <w:t>AcAc</w:t>
      </w:r>
      <w:proofErr w:type="spellEnd"/>
      <w:r>
        <w:t xml:space="preserve"> via BDH1, followed by conversion to Acetyl-CoA by Succinyl-CoA:3-oxoacid CoA transferase (OXCT1 or SCOT) and </w:t>
      </w:r>
      <w:proofErr w:type="spellStart"/>
      <w:r>
        <w:t>Acetoacetyl</w:t>
      </w:r>
      <w:proofErr w:type="spellEnd"/>
      <w:r>
        <w:t xml:space="preserve">-CoA </w:t>
      </w:r>
      <w:proofErr w:type="spellStart"/>
      <w:r>
        <w:t>Thioesterase</w:t>
      </w:r>
      <w:proofErr w:type="spellEnd"/>
      <w:r>
        <w:t xml:space="preserve"> (ACAT1) for use as ATP a process that contributes to powering muscular work </w:t>
      </w:r>
      <w:r w:rsidR="00DA0DA7">
        <w:fldChar w:fldCharType="begin"/>
      </w:r>
      <w:r w:rsidR="00DA0DA7">
        <w:instrText xml:space="preserve"> ADDIN ZOTERO_ITEM CSL_CITATION {"citationID":"Jq7YmIaV","properties":{"formattedCitation":"[6\\uc0\\u8211{}8]","plainCitation":"[6–8]","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DA0DA7">
        <w:fldChar w:fldCharType="separate"/>
      </w:r>
      <w:r w:rsidRPr="05FD9DA8">
        <w:rPr>
          <w:rFonts w:ascii="Calibri" w:cs="Calibri"/>
        </w:rPr>
        <w:t>[6–8]</w:t>
      </w:r>
      <w:r w:rsidR="00DA0DA7">
        <w:fldChar w:fldCharType="end"/>
      </w:r>
      <w:r>
        <w:t xml:space="preserve">.  OXCT1 plays a central role in ketolysis in extra-hepatic tissues, activity highest in the heart and kidneys, followed by skeletal muscle and the brain </w:t>
      </w:r>
      <w:r w:rsidR="00DA0DA7">
        <w:fldChar w:fldCharType="begin"/>
      </w:r>
      <w:r w:rsidR="00DA0DA7">
        <w:instrText xml:space="preserve"> ADDIN ZOTERO_ITEM CSL_CITATION {"citationID":"2s5UwJUL","properties":{"formattedCitation":"[9]","plainCitation":"[9]","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DA0DA7">
        <w:fldChar w:fldCharType="separate"/>
      </w:r>
      <w:r w:rsidRPr="05FD9DA8">
        <w:rPr>
          <w:noProof/>
        </w:rPr>
        <w:t>[9]</w:t>
      </w:r>
      <w:r w:rsidR="00DA0DA7">
        <w:fldChar w:fldCharType="end"/>
      </w:r>
      <w:r>
        <w:t xml:space="preserve">. However, due to skeletal muscle constituting approximately 40% of body mass in adult humans, this organ is the greatest contributor to total KB catabolism at rest </w:t>
      </w:r>
      <w:r w:rsidR="00DA0DA7">
        <w:fldChar w:fldCharType="begin"/>
      </w:r>
      <w:r w:rsidR="00DA0DA7">
        <w:instrText xml:space="preserve"> ADDIN ZOTERO_ITEM CSL_CITATION {"citationID":"9QP7TiDU","properties":{"formattedCitation":"[6,10,11]","plainCitation":"[6,10,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DA0DA7">
        <w:fldChar w:fldCharType="separate"/>
      </w:r>
      <w:r w:rsidRPr="05FD9DA8">
        <w:rPr>
          <w:noProof/>
        </w:rPr>
        <w:t>[6,10,11]</w:t>
      </w:r>
      <w:r w:rsidR="00DA0DA7">
        <w:fldChar w:fldCharType="end"/>
      </w:r>
      <w:r>
        <w:t>.  Although skeletal muscle exhibits a high capacity for KBs, their low circulating concentrations under normal conditions result in a contribution to energy provision in muscle of less than 5% in the post-absorptive state, with</w:t>
      </w:r>
      <w:r w:rsidR="00444437">
        <w:t xml:space="preserve"> free fatty acids</w:t>
      </w:r>
      <w:r>
        <w:t xml:space="preserve"> being the primary energy source under standard</w:t>
      </w:r>
      <w:r w:rsidR="00444437">
        <w:t xml:space="preserve"> resting</w:t>
      </w:r>
      <w:r>
        <w:t xml:space="preserve"> conditions </w:t>
      </w:r>
      <w:r w:rsidR="00DA0DA7">
        <w:fldChar w:fldCharType="begin"/>
      </w:r>
      <w:r w:rsidR="00DA0DA7">
        <w:instrText xml:space="preserve"> ADDIN ZOTERO_ITEM CSL_CITATION {"citationID":"I4P3ApIc","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DA0DA7">
        <w:fldChar w:fldCharType="separate"/>
      </w:r>
      <w:r w:rsidRPr="05FD9DA8">
        <w:rPr>
          <w:noProof/>
        </w:rPr>
        <w:t>[6]</w:t>
      </w:r>
      <w:r w:rsidR="00DA0DA7">
        <w:fldChar w:fldCharType="end"/>
      </w:r>
      <w:r>
        <w:t>.</w:t>
      </w:r>
    </w:p>
    <w:p w14:paraId="0B4AAE3C" w14:textId="77777777" w:rsidR="0001033C" w:rsidRDefault="0001033C" w:rsidP="00DA0DA7"/>
    <w:p w14:paraId="7F1D3A28" w14:textId="104E1FE0" w:rsidR="0001033C" w:rsidRPr="00DA0DA7" w:rsidRDefault="05FD9DA8" w:rsidP="00DA0DA7">
      <w:r>
        <w:t>The regulation of ketolysis is not well understood.  Prior reports show that PGC1</w:t>
      </w:r>
      <w:r w:rsidRPr="05FD9DA8">
        <w:rPr>
          <w:rFonts w:ascii="Symbol" w:hAnsi="Symbol"/>
        </w:rPr>
        <w:t>a</w:t>
      </w:r>
      <w:r>
        <w:t xml:space="preserve"> is necessary and sufficient for promoting ketone body disposal in mice </w:t>
      </w:r>
      <w:r w:rsidR="0001033C">
        <w:fldChar w:fldCharType="begin"/>
      </w:r>
      <w:r w:rsidR="0001033C">
        <w:instrText xml:space="preserve"> ADDIN ZOTERO_ITEM CSL_CITATION {"citationID":"HZNsrWhQ","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01033C">
        <w:fldChar w:fldCharType="separate"/>
      </w:r>
      <w:r w:rsidRPr="05FD9DA8">
        <w:rPr>
          <w:noProof/>
        </w:rPr>
        <w:t>[12]</w:t>
      </w:r>
      <w:r w:rsidR="0001033C">
        <w:fldChar w:fldCharType="end"/>
      </w:r>
      <w:r>
        <w:t xml:space="preserve">.  Exercise also promotes ketone body disposal </w:t>
      </w:r>
      <w:r w:rsidR="0001033C">
        <w:fldChar w:fldCharType="begin"/>
      </w:r>
      <w:r w:rsidR="0001033C">
        <w:instrText xml:space="preserve"> ADDIN ZOTERO_ITEM CSL_CITATION {"citationID":"imPsc55w","properties":{"formattedCitation":"[13,14]","plainCitation":"[13,14]","noteIndex":0},"citationItems":[{"id":6663,"uris":["http://zotero.org/users/7317906/items/XSXE9BJZ"],"itemData":{"id":6663,"type":"article-journal","container-title":"Scandinavian Journal of Clinical and Laboratory Investigation","DOI":"10.3109/00365516809076999","ISSN":"00365513","issue":"4","note":"Citation Key: Hagenfeldt1968","page":"314-320","title":"Human forearm muscle metabolism during exercise III uptake, release and oxidation of β-hydroxybutyrate and observations on the β-hydroxybutyrate/acetoacetate ratio","volume":"21","author":[{"family":"Hagenfeldt","given":"L."},{"family":"Wahren","given":"J."}],"issued":{"date-parts":[["1968"]]},"citation-key":"Hagenfeldt1968"}},{"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01033C">
        <w:fldChar w:fldCharType="separate"/>
      </w:r>
      <w:r w:rsidRPr="05FD9DA8">
        <w:rPr>
          <w:noProof/>
        </w:rPr>
        <w:t>[13,14]</w:t>
      </w:r>
      <w:r w:rsidR="0001033C">
        <w:fldChar w:fldCharType="end"/>
      </w:r>
      <w:r>
        <w:t xml:space="preserve">, and SLC16A1, BDH1, and OXCT1 are all significantly induced by aerobic exercise training in the </w:t>
      </w:r>
      <w:proofErr w:type="spellStart"/>
      <w:r>
        <w:t>MetaMEx</w:t>
      </w:r>
      <w:proofErr w:type="spellEnd"/>
      <w:r>
        <w:t xml:space="preserve"> database </w:t>
      </w:r>
      <w:r w:rsidR="0001033C">
        <w:fldChar w:fldCharType="begin"/>
      </w:r>
      <w:r w:rsidR="0001033C">
        <w:instrText xml:space="preserve"> ADDIN ZOTERO_ITEM CSL_CITATION {"citationID":"0ZP0j5FB","properties":{"formattedCitation":"[15]","plainCitation":"[15]","noteIndex":0},"citationItems":[{"id":660,"uris":["http://zotero.org/users/7317906/items/CZL39LM5"],"itemData":{"id":660,"type":"article-journal","abstract":"The molecular mechanisms underlying the response to exercise and inactivity are not fully understood. We propose an innovative approach to profile the skeletal muscle transcriptome to exercise and inactivity using 66 published datasets. Data collected from human studies of aerobic and resistance exercise, including acute and chronic exercise training, were integrated using meta-analysis methods (www.metamex.eu). Here we use gene ontology and pathway analyses to reveal selective pathways activated by inactivity, aerobic versus resistance and acute versus chronic exercise training. We identify NR4A3 as one of the most exercise- and inactivity-responsive genes, and establish a role for this nuclear receptor in mediating the metabolic responses to exercise-like stimuli in vitro. The meta-analysis (MetaMEx) also highlights the differential response to exercise in individuals with metabolic impairments. MetaMEx provides the most extensive dataset of skeletal muscle transcriptional responses to different modes of exercise and an online interface to readily interrogate the database.","container-title":"Nature communications","DOI":"10.1038/s41467-019-13869-w","ISSN":"2041-1723","issue":"1","note":"PMID: 31980607\npublisher: Springer US\nCitation Key: Pillon2020","page":"470","title":"Transcriptomic profiling of skeletal muscle adaptations to exercise and inactivity.","volume":"11","author":[{"family":"Pillon","given":"Nicolas J"},{"family":"Gabriel","given":"Brendan M"},{"family":"Dollet","given":"Lucile"},{"family":"Smith","given":"Jonathon A B"},{"family":"Sardón Puig","given":"Laura"},{"family":"Botella","given":"Javier"},{"family":"Bishop","given":"David J"},{"family":"Krook","given":"Anna"},{"family":"Zierath","given":"Juleen R"}],"issued":{"date-parts":[["2020"]]},"citation-key":"Pillon2020"}}],"schema":"https://github.com/citation-style-language/schema/raw/master/csl-citation.json"} </w:instrText>
      </w:r>
      <w:r w:rsidR="0001033C">
        <w:fldChar w:fldCharType="separate"/>
      </w:r>
      <w:r w:rsidRPr="05FD9DA8">
        <w:rPr>
          <w:noProof/>
        </w:rPr>
        <w:t>[15]</w:t>
      </w:r>
      <w:r w:rsidR="0001033C">
        <w:fldChar w:fldCharType="end"/>
      </w:r>
      <w:r>
        <w:t>.  Among the adaptations to a ketogenic diet in muscle</w:t>
      </w:r>
      <w:r w:rsidR="00905AF2">
        <w:t>-p</w:t>
      </w:r>
      <w:r>
        <w:t>rotein</w:t>
      </w:r>
      <w:r w:rsidR="00905AF2">
        <w:t>,</w:t>
      </w:r>
      <w:r>
        <w:t xml:space="preserve"> levels of OXCT1 and ACAT1</w:t>
      </w:r>
      <w:r w:rsidR="0001033C">
        <w:t xml:space="preserve"> were shown to be induced by a ketogenic diet </w:t>
      </w:r>
      <w:r w:rsidR="0001033C">
        <w:fldChar w:fldCharType="begin"/>
      </w:r>
      <w:r w:rsidR="0001033C">
        <w:instrText xml:space="preserve"> ADDIN ZOTERO_ITEM CSL_CITATION {"citationID":"A1M6XxGu","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01033C">
        <w:fldChar w:fldCharType="separate"/>
      </w:r>
      <w:r w:rsidRPr="05FD9DA8">
        <w:rPr>
          <w:noProof/>
        </w:rPr>
        <w:t>[16]</w:t>
      </w:r>
      <w:r w:rsidR="0001033C">
        <w:fldChar w:fldCharType="end"/>
      </w:r>
      <w:r>
        <w:t xml:space="preserve">, </w:t>
      </w:r>
      <w:r>
        <w:lastRenderedPageBreak/>
        <w:t xml:space="preserve">and </w:t>
      </w:r>
      <w:r w:rsidR="0001033C">
        <w:t>one report suggests</w:t>
      </w:r>
      <w:r>
        <w:t xml:space="preserve"> mTORC1 (a positive regulator of PGC1</w:t>
      </w:r>
      <w:r w:rsidRPr="05FD9DA8">
        <w:rPr>
          <w:rFonts w:ascii="Symbol" w:hAnsi="Symbol"/>
        </w:rPr>
        <w:t xml:space="preserve">a </w:t>
      </w:r>
      <w:r w:rsidR="0001033C" w:rsidRPr="05FD9DA8">
        <w:rPr>
          <w:rFonts w:ascii="Symbol" w:hAnsi="Symbol"/>
        </w:rPr>
        <w:fldChar w:fldCharType="begin"/>
      </w:r>
      <w:r w:rsidR="0001033C" w:rsidRPr="05FD9DA8">
        <w:rPr>
          <w:rFonts w:ascii="Symbol" w:hAnsi="Symbol"/>
        </w:rPr>
        <w:instrText xml:space="preserve"> ADDIN ZOTERO_ITEM CSL_CITATION {"citationID":"kF57mCYt","properties":{"formattedCitation":"[17]","plainCitation":"[17]","noteIndex":0},"citationItems":[{"id":11471,"uris":["http://zotero.org/users/7317906/items/A632SZLG"],"itemData":{"id":11471,"type":"article-journal","abstract":"The nutrient sensor molecule mTOR (mammalian target of rapamycin) is a kinase involved in the regulation of cell growth and proliferation. Its close links to the cell's energetics suggest that it might interact with the mitochondria, and a computational genomics study now confirms that it does. mTOR balances energy metabolism via transcriptional control of mitochondrial gene expression and oxidative function, with the transcriptional regulators PGC-1a and YY1 as mediators. This pathway opens new possibilities for therapeutic interventions in metabolic diseases in which mitochondrial activity is compromised.","container-title":"Nature","DOI":"10.1038/nature06322","ISSN":"1476-4687","issue":"7170","language":"en","license":"2007 Springer Nature Limited","note":"publisher: Nature Publishing Group","page":"736-740","source":"www.nature.com","title":"mTOR controls mitochondrial oxidative function through a YY1–PGC-1α transcriptional complex","volume":"450","author":[{"family":"Cunningham","given":"John T."},{"family":"Rodgers","given":"Joseph T."},{"family":"Arlow","given":"Daniel H."},{"family":"Vazquez","given":"Francisca"},{"family":"Mootha","given":"Vamsi K."},{"family":"Puigserver","given":"Pere"}],"issued":{"date-parts":[["2007",11]]},"citation-key":"cunninghamMTORControlsMitochondrial2007"}}],"schema":"https://github.com/citation-style-language/schema/raw/master/csl-citation.json"} </w:instrText>
      </w:r>
      <w:r w:rsidR="0001033C" w:rsidRPr="05FD9DA8">
        <w:rPr>
          <w:rFonts w:ascii="Symbol" w:hAnsi="Symbol"/>
        </w:rPr>
        <w:fldChar w:fldCharType="separate"/>
      </w:r>
      <w:r w:rsidRPr="05FD9DA8">
        <w:rPr>
          <w:rFonts w:ascii="Symbol" w:hAnsi="Symbol"/>
          <w:noProof/>
        </w:rPr>
        <w:t>[17]</w:t>
      </w:r>
      <w:r w:rsidR="0001033C" w:rsidRPr="05FD9DA8">
        <w:rPr>
          <w:rFonts w:ascii="Symbol" w:hAnsi="Symbol"/>
        </w:rPr>
        <w:fldChar w:fldCharType="end"/>
      </w:r>
      <w:r>
        <w:t xml:space="preserve">) </w:t>
      </w:r>
      <w:r w:rsidR="0001033C">
        <w:t xml:space="preserve">is </w:t>
      </w:r>
      <w:r>
        <w:t xml:space="preserve">also activated in muscles from mice fed a ketogenic diet </w:t>
      </w:r>
      <w:r w:rsidR="0001033C">
        <w:fldChar w:fldCharType="begin"/>
      </w:r>
      <w:r w:rsidR="0001033C">
        <w:instrText xml:space="preserve"> ADDIN ZOTERO_ITEM CSL_CITATION {"citationID":"txOHgr3F","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01033C">
        <w:fldChar w:fldCharType="separate"/>
      </w:r>
      <w:r w:rsidRPr="05FD9DA8">
        <w:rPr>
          <w:noProof/>
        </w:rPr>
        <w:t>[18]</w:t>
      </w:r>
      <w:r w:rsidR="0001033C">
        <w:fldChar w:fldCharType="end"/>
      </w:r>
      <w:r>
        <w:t>.  We therefore hypothesized that mTORC1-dependent signaling may cause an adaption in muscles to use ketone bodies in low carbohydrate, high-fat state.</w:t>
      </w:r>
    </w:p>
    <w:p w14:paraId="789CA014" w14:textId="35CB5A29" w:rsidR="00DA0DA7" w:rsidRDefault="00DA0DA7" w:rsidP="00DA0DA7"/>
    <w:p w14:paraId="554EADE3" w14:textId="726E7D79" w:rsidR="00DA0DA7" w:rsidRPr="00DA0DA7" w:rsidRDefault="0001033C" w:rsidP="00DA0DA7">
      <w:r>
        <w:t>In</w:t>
      </w:r>
      <w:r w:rsidR="00DA0DA7" w:rsidRPr="00DA0DA7">
        <w:t xml:space="preserve"> this study, we </w:t>
      </w:r>
      <w:r>
        <w:t xml:space="preserve">evaluated how mTORC1 activation and </w:t>
      </w:r>
      <w:r w:rsidR="00DA0DA7" w:rsidRPr="00DA0DA7">
        <w:t xml:space="preserve">a ketogenic diet would </w:t>
      </w:r>
      <w:r>
        <w:t>modify</w:t>
      </w:r>
      <w:r w:rsidR="00DA0DA7" w:rsidRPr="00DA0DA7">
        <w:t xml:space="preserve"> ketone body disposal</w:t>
      </w:r>
      <w:r>
        <w:t xml:space="preserve"> in mice</w:t>
      </w:r>
      <w:r w:rsidR="00DA0DA7" w:rsidRPr="00DA0DA7">
        <w:t xml:space="preserve">. We </w:t>
      </w:r>
      <w:r>
        <w:t>tested</w:t>
      </w:r>
      <w:r w:rsidR="00DA0DA7" w:rsidRPr="00DA0DA7">
        <w:t xml:space="preserve"> this in</w:t>
      </w:r>
      <w:r w:rsidR="003817B6">
        <w:t xml:space="preserve"> </w:t>
      </w:r>
      <w:r>
        <w:t xml:space="preserve">muscle </w:t>
      </w:r>
      <w:r>
        <w:rPr>
          <w:i/>
          <w:iCs/>
        </w:rPr>
        <w:t>Tsc1</w:t>
      </w:r>
      <w:r>
        <w:t xml:space="preserve"> </w:t>
      </w:r>
      <w:r w:rsidR="00444437">
        <w:t>KO</w:t>
      </w:r>
      <w:r>
        <w:t xml:space="preserve"> mice,</w:t>
      </w:r>
      <w:r w:rsidR="003817B6">
        <w:t xml:space="preserve"> inbred</w:t>
      </w:r>
      <w:r w:rsidR="00DA0DA7" w:rsidRPr="00DA0DA7">
        <w:t xml:space="preserve"> A/J </w:t>
      </w:r>
      <w:r>
        <w:t xml:space="preserve">mice, </w:t>
      </w:r>
      <w:r w:rsidR="00DA0DA7" w:rsidRPr="00DA0DA7">
        <w:t xml:space="preserve">and Diversity Outbred (DO) mice fed a ketogenic diet, comparing their baseline </w:t>
      </w:r>
      <w:r w:rsidR="00444437">
        <w:t>ketone tolerance tests (</w:t>
      </w:r>
      <w:r w:rsidR="00DA0DA7" w:rsidRPr="00DA0DA7">
        <w:t>KTT</w:t>
      </w:r>
      <w:r w:rsidR="00444437">
        <w:t>)</w:t>
      </w:r>
      <w:r w:rsidR="00DA0DA7" w:rsidRPr="00DA0DA7">
        <w:t xml:space="preserve"> to their post-diet </w:t>
      </w:r>
      <w:r w:rsidR="003817B6">
        <w:t>ketone tolerance</w:t>
      </w:r>
      <w:r w:rsidR="00DA0DA7" w:rsidRPr="00DA0DA7">
        <w:t xml:space="preserve">. We also </w:t>
      </w:r>
      <w:r w:rsidR="003817B6">
        <w:t>predicted</w:t>
      </w:r>
      <w:r w:rsidR="00DA0DA7" w:rsidRPr="00DA0DA7">
        <w:t xml:space="preserve"> </w:t>
      </w:r>
      <w:r w:rsidR="003817B6">
        <w:t>that</w:t>
      </w:r>
      <w:r w:rsidR="00DA0DA7"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01B6C269" w:rsidR="00DD4D6E" w:rsidRPr="00A47882" w:rsidRDefault="00DD4D6E" w:rsidP="00A47882">
      <w:r>
        <w:t xml:space="preserve">Mice were maintained in ventilated cages at 70F at 40-60% humidity with a 12-hour light/dark cycle (ZT0=6:00AM).  Mice were provided </w:t>
      </w:r>
      <w:r w:rsidR="00E9792A">
        <w:t xml:space="preserve">a normal chow </w:t>
      </w:r>
      <w:r w:rsidR="00197165">
        <w:t xml:space="preserve">diet (Lab Diet 5L0D; 5% of calories from fat, 24% from protein, 36% carbohydrate) </w:t>
      </w:r>
      <w:r w:rsidR="002A3C64">
        <w:t xml:space="preserve">an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w:t>
      </w:r>
      <w:r w:rsidR="00444437">
        <w:t>KO</w:t>
      </w:r>
      <w:r w:rsidR="0093059A" w:rsidRPr="0093059A">
        <w: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w:t>
      </w:r>
      <w:r w:rsidR="002C1CF1">
        <w:t xml:space="preserve">with or without </w:t>
      </w:r>
      <w:r w:rsidR="00E65E54">
        <w:t xml:space="preserve">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444437">
        <w:t>KO</w:t>
      </w:r>
      <w:r w:rsidR="0093059A" w:rsidRPr="0093059A">
        <w:t xml:space="preserve">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197D03">
        <w:instrText xml:space="preserve"> ADDIN ZOTERO_ITEM CSL_CITATION {"citationID":"239oEGY3","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197D03">
        <w:rPr>
          <w:noProof/>
        </w:rPr>
        <w:t>[19]</w:t>
      </w:r>
      <w:r w:rsidR="004273AA">
        <w:fldChar w:fldCharType="end"/>
      </w:r>
      <w:r w:rsidR="00E65E54">
        <w:t xml:space="preserve">.  </w:t>
      </w:r>
      <w:r w:rsidR="001E60D9">
        <w:t xml:space="preserve">Wild-typ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were purchased from the Jackson Laboratories and placed on ketogenic diet at 12 weeks of age</w:t>
      </w:r>
      <w:r w:rsidR="00230272">
        <w:t xml:space="preserve"> for four weeks</w:t>
      </w:r>
      <w:r w:rsidR="00E452B3">
        <w:t>.</w:t>
      </w:r>
      <w:r w:rsidR="000221B7">
        <w:t xml:space="preserve">  </w:t>
      </w:r>
      <w:r>
        <w:t xml:space="preserve">  For ketogenic diet interventions mice were placed on either a ketogenic</w:t>
      </w:r>
      <w:r w:rsidR="00C618A0">
        <w:t xml:space="preserve"> diet (Research Diets D17053002, 85% fat, 15% protein, 0% carbohydrates) or a </w:t>
      </w:r>
      <w:r w:rsidR="00905AF2">
        <w:t>protein-</w:t>
      </w:r>
      <w:r w:rsidR="00C618A0">
        <w:t>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4C69BB02" w:rsidR="00A47882" w:rsidRDefault="007A23C1" w:rsidP="00BD77AB">
      <w:pPr>
        <w:pStyle w:val="Heading2"/>
      </w:pPr>
      <w:r>
        <w:t>β</w:t>
      </w:r>
      <w:r w:rsidR="00A47882">
        <w:t>HB Tolerance Test</w:t>
      </w:r>
      <w:r w:rsidR="000221B7">
        <w:t>s</w:t>
      </w:r>
    </w:p>
    <w:p w14:paraId="4AFB45A7" w14:textId="7AF9F825" w:rsidR="001439D7" w:rsidRDefault="3121562F" w:rsidP="001439D7">
      <w:r>
        <w:t xml:space="preserve">Fed mice were intraperitoneally injected with 1 mg/kg (A/J mouse studies) or 1.5 mg/kg (muscle </w:t>
      </w:r>
      <w:r w:rsidRPr="3121562F">
        <w:rPr>
          <w:i/>
          <w:iCs/>
        </w:rPr>
        <w:t>Tsc1</w:t>
      </w:r>
      <w:r>
        <w:t xml:space="preserve"> KO and diversity outbred studies) of beta-hydroxybutyrate dissolved in PBS at approximately ZT8.  Prior to the injection, and then every 15 afterwards, a tail blood draw was collected and analyzed using a Precision Xtra Ketone Body Assay.  To summarize these data, we calculated the area under the curve, and baseline-subtracted area under the curve.</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6216402D" w:rsidR="00E86C21" w:rsidRPr="00AC7C7E" w:rsidRDefault="00E86C21" w:rsidP="00E86C21">
      <w:pPr>
        <w:rPr>
          <w:rFonts w:ascii="Times New Roman" w:eastAsia="Times New Roman" w:hAnsi="Times New Roman" w:cs="Times New Roman"/>
        </w:rPr>
      </w:pPr>
      <w:r>
        <w:t xml:space="preserve">Quantitative real-time PCR was performed by extracting RNA from </w:t>
      </w:r>
      <w:r w:rsidR="00905AF2">
        <w:t xml:space="preserve">quadricep </w:t>
      </w:r>
      <w:r>
        <w:t xml:space="preserve">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xml:space="preserve">) and synthesizing cDNA using a </w:t>
      </w:r>
      <w:r>
        <w:lastRenderedPageBreak/>
        <w:t>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as determined us</w:t>
      </w:r>
      <w:r w:rsidR="00764051">
        <w:t>ing</w:t>
      </w:r>
      <w:r>
        <w:t xml:space="preserve">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r w:rsidR="00905AF2">
        <w:t xml:space="preserve">analyzed </w:t>
      </w:r>
      <w:r w:rsidR="00697DB0">
        <w:t>reanalyzed</w:t>
      </w:r>
      <w:r>
        <w:t xml:space="preserve"> from </w:t>
      </w:r>
      <w:r w:rsidRPr="00E86C21">
        <w:t>GSE84312</w:t>
      </w:r>
      <w:r>
        <w:t xml:space="preserve"> </w:t>
      </w:r>
      <w:r>
        <w:fldChar w:fldCharType="begin"/>
      </w:r>
      <w:r w:rsidR="00197D03">
        <w:instrText xml:space="preserve"> ADDIN ZOTERO_ITEM CSL_CITATION {"citationID":"d7lwcXVd","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197D03">
        <w:rPr>
          <w:noProof/>
        </w:rPr>
        <w:t>[19]</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7AEA7440"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r w:rsidR="00905AF2" w:rsidRPr="0054058F">
        <w:t>plate and</w:t>
      </w:r>
      <w:r w:rsidR="0054058F" w:rsidRPr="0054058F">
        <w:t xml:space="preserve"> incubated for 15 minutes at room temperature. Absorbance values were calculated via a standard curve.  Each sample was measured in duplicate. The plate was then read on </w:t>
      </w:r>
      <w:r w:rsidR="00F871D1">
        <w:t xml:space="preserve">a Molecular Devices </w:t>
      </w:r>
      <w:proofErr w:type="spellStart"/>
      <w:r w:rsidR="00F871D1">
        <w:t>Spectramax</w:t>
      </w:r>
      <w:proofErr w:type="spellEnd"/>
      <w:r w:rsidR="00F871D1">
        <w:t xml:space="preserve"> Plus </w:t>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7788D75C"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197D03">
        <w:instrText xml:space="preserve"> ADDIN ZOTERO_ITEM CSL_CITATION {"citationID":"VWxlBSMf","properties":{"formattedCitation":"[20]","plainCitation":"[20]","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197D03">
        <w:rPr>
          <w:noProof/>
        </w:rPr>
        <w:t>[20]</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Levene’s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w:t>
      </w:r>
      <w:r w:rsidR="007A23C1">
        <w:t>β</w:t>
      </w:r>
      <w:r w:rsidR="001B3E9F">
        <w:t xml:space="preserve">HB tolerance tests we constructed mixed linear models using the lme4 package (version 3.1; </w:t>
      </w:r>
      <w:r w:rsidR="00CC0840">
        <w:fldChar w:fldCharType="begin"/>
      </w:r>
      <w:r w:rsidR="00197D03">
        <w:instrText xml:space="preserve"> ADDIN ZOTERO_ITEM CSL_CITATION {"citationID":"Jas1zZ8f","properties":{"formattedCitation":"[21]","plainCitation":"[21]","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197D03">
        <w:rPr>
          <w:noProof/>
        </w:rPr>
        <w:t>[21]</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r w:rsidR="004569AB">
        <w:t xml:space="preserve">  All raw data and code for this study are available at </w:t>
      </w:r>
      <w:hyperlink r:id="rId6" w:history="1">
        <w:r w:rsidR="004569AB" w:rsidRPr="004569AB">
          <w:rPr>
            <w:rStyle w:val="Hyperlink"/>
          </w:rPr>
          <w:t>https://github.com/BridgesLab/TissueSpecificTscKnockouts</w:t>
        </w:r>
      </w:hyperlink>
      <w:r w:rsidR="004569AB">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r w:rsidR="00572E76">
        <w:t>K</w:t>
      </w:r>
      <w:r>
        <w:t xml:space="preserve">etolysis </w:t>
      </w:r>
      <w:r w:rsidR="00572E76">
        <w:t>G</w:t>
      </w:r>
      <w:r>
        <w:t>enes</w:t>
      </w:r>
    </w:p>
    <w:p w14:paraId="0931921D" w14:textId="17596411" w:rsidR="00672856" w:rsidRDefault="05FD9DA8" w:rsidP="05FD9DA8">
      <w:r>
        <w:t xml:space="preserve">While evaluating factors that affect skeletal muscle expression, we noted that several ketolytic genes were elevated in skeletal muscle </w:t>
      </w:r>
      <w:r w:rsidRPr="05FD9DA8">
        <w:rPr>
          <w:i/>
          <w:iCs/>
        </w:rPr>
        <w:t>Tsc1</w:t>
      </w:r>
      <w:r>
        <w:t xml:space="preserve"> </w:t>
      </w:r>
      <w:r w:rsidR="00444437">
        <w:t>KO</w:t>
      </w:r>
      <w:r>
        <w:t xml:space="preserve"> mice</w:t>
      </w:r>
      <w:r w:rsidR="00B7665C">
        <w:t xml:space="preserve"> (Figure 1A)</w:t>
      </w:r>
      <w:r>
        <w:t xml:space="preserve">.  These mice, due to the deletion of the negative regulator TSC1, have elevated mTORC1 signaling </w:t>
      </w:r>
      <w:r w:rsidR="00407023">
        <w:fldChar w:fldCharType="begin"/>
      </w:r>
      <w:r w:rsidR="00407023">
        <w:instrText xml:space="preserve"> ADDIN ZOTERO_ITEM CSL_CITATION {"citationID":"hpc2Z4vV","properties":{"formattedCitation":"[19,22,23]","plainCitation":"[19,22,23]","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407023">
        <w:fldChar w:fldCharType="separate"/>
      </w:r>
      <w:r w:rsidRPr="05FD9DA8">
        <w:rPr>
          <w:noProof/>
        </w:rPr>
        <w:t>[19,22,23]</w:t>
      </w:r>
      <w:r w:rsidR="00407023">
        <w:fldChar w:fldCharType="end"/>
      </w:r>
      <w:r>
        <w:t xml:space="preserve">.  We evaluated expression of the putative </w:t>
      </w:r>
      <w:r w:rsidR="007A23C1">
        <w:t>β</w:t>
      </w:r>
      <w:r>
        <w:t xml:space="preserve">HB transporter </w:t>
      </w:r>
      <w:r w:rsidRPr="05FD9DA8">
        <w:rPr>
          <w:i/>
          <w:iCs/>
        </w:rPr>
        <w:t>Slc16a1</w:t>
      </w:r>
      <w:r>
        <w:t>; which was upregulated (</w:t>
      </w:r>
      <w:proofErr w:type="gramStart"/>
      <w:r>
        <w:t>4.0 fold</w:t>
      </w:r>
      <w:proofErr w:type="gramEnd"/>
      <w:r>
        <w:t xml:space="preserve">, </w:t>
      </w:r>
      <w:proofErr w:type="spellStart"/>
      <w:r>
        <w:t>p</w:t>
      </w:r>
      <w:r w:rsidRPr="05FD9DA8">
        <w:rPr>
          <w:vertAlign w:val="subscript"/>
        </w:rPr>
        <w:t>adj</w:t>
      </w:r>
      <w:proofErr w:type="spellEnd"/>
      <w:r>
        <w:t>=1.56 x 10</w:t>
      </w:r>
      <w:r w:rsidRPr="05FD9DA8">
        <w:rPr>
          <w:vertAlign w:val="superscript"/>
        </w:rPr>
        <w:t>-10</w:t>
      </w:r>
      <w:r>
        <w:t xml:space="preserve">).  Among the ketone body catabolic enzymes, </w:t>
      </w:r>
      <w:r w:rsidRPr="05FD9DA8">
        <w:rPr>
          <w:i/>
          <w:iCs/>
        </w:rPr>
        <w:t>Bdh1</w:t>
      </w:r>
      <w:r>
        <w:t xml:space="preserve"> (</w:t>
      </w:r>
      <w:proofErr w:type="gramStart"/>
      <w:r>
        <w:t>2.1 fold</w:t>
      </w:r>
      <w:proofErr w:type="gramEnd"/>
      <w:r>
        <w:t xml:space="preserve">, </w:t>
      </w:r>
      <w:proofErr w:type="spellStart"/>
      <w:r>
        <w:t>p</w:t>
      </w:r>
      <w:r w:rsidRPr="05FD9DA8">
        <w:rPr>
          <w:vertAlign w:val="subscript"/>
        </w:rPr>
        <w:t>adj</w:t>
      </w:r>
      <w:proofErr w:type="spellEnd"/>
      <w:r>
        <w:t xml:space="preserve">=0.011) and </w:t>
      </w:r>
      <w:r w:rsidRPr="05FD9DA8">
        <w:rPr>
          <w:i/>
          <w:iCs/>
        </w:rPr>
        <w:t>Oxct1</w:t>
      </w:r>
      <w:r>
        <w:t xml:space="preserve"> (1.5 fold, </w:t>
      </w:r>
      <w:proofErr w:type="spellStart"/>
      <w:r>
        <w:t>p</w:t>
      </w:r>
      <w:r w:rsidRPr="05FD9DA8">
        <w:rPr>
          <w:vertAlign w:val="subscript"/>
        </w:rPr>
        <w:t>adj</w:t>
      </w:r>
      <w:proofErr w:type="spellEnd"/>
      <w:r>
        <w:t>=1.5 x 10</w:t>
      </w:r>
      <w:r w:rsidRPr="05FD9DA8">
        <w:rPr>
          <w:vertAlign w:val="superscript"/>
        </w:rPr>
        <w:t>-5</w:t>
      </w:r>
      <w:r>
        <w:t xml:space="preserve">) were elevated.  </w:t>
      </w:r>
      <w:r w:rsidRPr="05FD9DA8">
        <w:rPr>
          <w:i/>
          <w:iCs/>
        </w:rPr>
        <w:t>Acat1</w:t>
      </w:r>
      <w:r>
        <w:t xml:space="preserve"> was unchanged in these muscles.  These data support the hypothesis that</w:t>
      </w:r>
      <w:r w:rsidR="00407023">
        <w:t xml:space="preserve"> there is transcriptional upregulation</w:t>
      </w:r>
      <w:r>
        <w:t xml:space="preserve"> of ketolytic genes</w:t>
      </w:r>
      <w:r w:rsidR="00407023">
        <w:t xml:space="preserve"> in muscles with elevated mTORC1 activity</w:t>
      </w:r>
      <w:r>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0D93C41D" w:rsidR="00D633D0" w:rsidRDefault="05FD9DA8" w:rsidP="00D633D0">
      <w:r>
        <w:t xml:space="preserve">To test whether activation of mTORC1 in muscle tissue alters disposal of ketone bodies, we performed a </w:t>
      </w:r>
      <w:r w:rsidR="007A23C1">
        <w:t>β</w:t>
      </w:r>
      <w:r>
        <w:t xml:space="preserve">HB tolerance test in </w:t>
      </w:r>
      <w:r w:rsidRPr="05FD9DA8">
        <w:rPr>
          <w:i/>
          <w:iCs/>
        </w:rPr>
        <w:t>Tsc1</w:t>
      </w:r>
      <w:r>
        <w:t xml:space="preserve"> </w:t>
      </w:r>
      <w:r w:rsidR="00444437">
        <w:t>KO</w:t>
      </w:r>
      <w:r>
        <w:t xml:space="preserve"> mice.  The </w:t>
      </w:r>
      <w:proofErr w:type="spellStart"/>
      <w:r w:rsidRPr="05FD9DA8">
        <w:rPr>
          <w:i/>
          <w:iCs/>
        </w:rPr>
        <w:t>Ckmm</w:t>
      </w:r>
      <w:proofErr w:type="spellEnd"/>
      <w:r>
        <w:t xml:space="preserve">-Cre induced ablation of </w:t>
      </w:r>
      <w:r w:rsidRPr="05FD9DA8">
        <w:rPr>
          <w:i/>
          <w:iCs/>
        </w:rPr>
        <w:t>Tsc1</w:t>
      </w:r>
      <w:r>
        <w:t xml:space="preserve"> </w:t>
      </w:r>
      <w:r>
        <w:lastRenderedPageBreak/>
        <w:t xml:space="preserve">causes activation of mTORC1 in muscle tissues.  As shown in Figure </w:t>
      </w:r>
      <w:r w:rsidR="00B7665C">
        <w:t>1B</w:t>
      </w:r>
      <w:r>
        <w:t xml:space="preserve">, both male and female </w:t>
      </w:r>
      <w:r w:rsidR="00444437">
        <w:t>KO</w:t>
      </w:r>
      <w:r>
        <w:t xml:space="preserve"> mice cleared the injected beta-hydroxybutyrate much more rapidly than their wild-type littermates.  Using mixed-linear models using sex as a covariate, and the animal as a random intercept, we found a significant reduction in </w:t>
      </w:r>
      <w:r w:rsidR="007A23C1">
        <w:t>β</w:t>
      </w:r>
      <w:r>
        <w:t xml:space="preserve">HB levels after the challenge (p=0.004).  Similarly, when calculating the area under the curve from 0 to 60 minutes, there was a 25% reduction in the </w:t>
      </w:r>
      <w:r w:rsidR="00444437">
        <w:t>KO</w:t>
      </w:r>
      <w:r>
        <w:t xml:space="preserve">s, after adjusting for sex (p=0.016). When stratifying by sex, </w:t>
      </w:r>
      <w:r w:rsidR="00444437">
        <w:t>KO</w:t>
      </w:r>
      <w:r>
        <w:t xml:space="preserve">s had 41% lower AUC in males and 11% lower in females, though this modification by sex did not reach statistical significance (p=0.20). </w:t>
      </w:r>
      <w:r w:rsidR="00C71762">
        <w:t>Because there is a lack of consensus among studies</w:t>
      </w:r>
      <w:r>
        <w:t xml:space="preserve"> </w:t>
      </w:r>
      <w:r w:rsidR="00A47882">
        <w:fldChar w:fldCharType="begin"/>
      </w:r>
      <w:r w:rsidR="00A47882">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A47882">
        <w:fldChar w:fldCharType="separate"/>
      </w:r>
      <w:r w:rsidRPr="05FD9DA8">
        <w:rPr>
          <w:noProof/>
        </w:rPr>
        <w:t>[18</w:t>
      </w:r>
      <w:r w:rsidR="00A47882">
        <w:fldChar w:fldCharType="end"/>
      </w:r>
      <w:r w:rsidR="00C71762">
        <w:t>,</w:t>
      </w:r>
      <w:r w:rsidR="00A47882">
        <w:fldChar w:fldCharType="begin"/>
      </w:r>
      <w:r w:rsidR="00A47882">
        <w:instrText xml:space="preserve"> ADDIN ZOTERO_ITEM CSL_CITATION {"citationID":"jD3Ct4q1","properties":{"formattedCitation":"[24,25]","plainCitation":"[24,25]","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A47882">
        <w:fldChar w:fldCharType="separate"/>
      </w:r>
      <w:r w:rsidRPr="05FD9DA8">
        <w:rPr>
          <w:rFonts w:ascii="Calibri" w:cs="Calibri"/>
        </w:rPr>
        <w:t>24,25]</w:t>
      </w:r>
      <w:r w:rsidR="00A47882">
        <w:fldChar w:fldCharType="end"/>
      </w:r>
      <w:r>
        <w:t xml:space="preserve"> evaluating the effect of ketogenic diets on muscle mTORC1 function </w:t>
      </w:r>
      <w:r w:rsidR="00C71762">
        <w:t>and</w:t>
      </w:r>
      <w:r>
        <w:t xml:space="preserve"> suggested activation of this signaling pathway, we evaluated how ketogenic diet feeding alters ketone disposal.</w:t>
      </w:r>
    </w:p>
    <w:p w14:paraId="0F107107" w14:textId="77777777" w:rsidR="00D633D0" w:rsidRPr="00D633D0" w:rsidRDefault="00D633D0" w:rsidP="00D633D0"/>
    <w:p w14:paraId="4DC5F155" w14:textId="17547D74" w:rsidR="001439D7" w:rsidRPr="00BD77AB" w:rsidRDefault="001439D7" w:rsidP="00BD77AB">
      <w:pPr>
        <w:pStyle w:val="Heading2"/>
      </w:pPr>
      <w:r w:rsidRPr="00BD77AB">
        <w:t xml:space="preserve">KD </w:t>
      </w:r>
      <w:r w:rsidR="00DD4D6E" w:rsidRPr="00BD77AB">
        <w:t>Feeding Does not Improve</w:t>
      </w:r>
      <w:r w:rsidRPr="00BD77AB">
        <w:t xml:space="preserve"> </w:t>
      </w:r>
      <w:r w:rsidR="007A23C1">
        <w:t>β</w:t>
      </w:r>
      <w:r w:rsidR="00DD4D6E" w:rsidRPr="00BD77AB">
        <w:t>HB</w:t>
      </w:r>
      <w:r w:rsidRPr="00BD77AB">
        <w:t xml:space="preserve"> Disposal in A/J Mice</w:t>
      </w:r>
    </w:p>
    <w:p w14:paraId="1AECAF03" w14:textId="5A45BB6C" w:rsidR="001439D7" w:rsidRDefault="00DD4D6E" w:rsidP="001439D7">
      <w:r>
        <w:t xml:space="preserve">We hypothesized that prolonged exposure to elevated ketone body levels would </w:t>
      </w:r>
      <w:r w:rsidR="0096610C">
        <w:t xml:space="preserve">lead to </w:t>
      </w:r>
      <w:r>
        <w:t xml:space="preserve">physiological adaptations, resulting in improved disposal of ketone bodies. </w:t>
      </w:r>
      <w:r w:rsidR="001439D7">
        <w:t xml:space="preserve">To test </w:t>
      </w:r>
      <w:r>
        <w:t>this hypothesis</w:t>
      </w:r>
      <w:r w:rsidR="00AD3AB8">
        <w:t>,</w:t>
      </w:r>
      <w:r>
        <w:t xml:space="preserve"> </w:t>
      </w:r>
      <w:r w:rsidR="001439D7">
        <w:t xml:space="preserve">we fed </w:t>
      </w:r>
      <w:r w:rsidR="002D1C00">
        <w:t>10-week-old</w:t>
      </w:r>
      <w:r w:rsidR="00AD3AB8">
        <w:t xml:space="preserve"> male</w:t>
      </w:r>
      <w:r w:rsidR="00587FD0">
        <w:t>,</w:t>
      </w:r>
      <w:r w:rsidR="00AD3AB8">
        <w:t xml:space="preserve"> wild-type</w:t>
      </w:r>
      <w:r w:rsidR="001439D7">
        <w:t xml:space="preserve"> A/J mice a control or a ketogenic diet for three weeks and then performed a </w:t>
      </w:r>
      <w:r w:rsidR="00C71762">
        <w:t>KT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r w:rsidR="00C71762">
        <w:t>diet and</w:t>
      </w:r>
      <w:r w:rsidR="00463B2E">
        <w:t xml:space="preserve"> may </w:t>
      </w:r>
      <w:proofErr w:type="gramStart"/>
      <w:r w:rsidR="00463B2E">
        <w:t>actually be</w:t>
      </w:r>
      <w:proofErr w:type="gramEnd"/>
      <w:r w:rsidR="00463B2E">
        <w:t xml:space="preserv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63280A0A" w:rsidR="00E86C21" w:rsidRPr="008E336B" w:rsidRDefault="05FD9DA8" w:rsidP="001439D7">
      <w:r>
        <w:t>To understand this surprising</w:t>
      </w:r>
      <w:r w:rsidR="00E86C21">
        <w:t xml:space="preserve"> lack of</w:t>
      </w:r>
      <w:r>
        <w:t xml:space="preserve"> adaptation, we performed mRNA quantification of the expression of key transporters and enzymes involved in ketolysis in the quadriceps from these A/J mice.  As shown in Figure 2D, most ketolytic gene expression was reduced.  Among the MCT1 family transporters that conduct ketone bodies into cells, </w:t>
      </w:r>
      <w:r w:rsidRPr="05FD9DA8">
        <w:rPr>
          <w:i/>
          <w:iCs/>
        </w:rPr>
        <w:t>Slc16a1</w:t>
      </w:r>
      <w:r>
        <w:t xml:space="preserve"> transcripts were modestly reduced in muscles from A/J mice fed ketogenic diets (17% reduced, </w:t>
      </w:r>
      <w:proofErr w:type="spellStart"/>
      <w:r>
        <w:t>p</w:t>
      </w:r>
      <w:r w:rsidRPr="05FD9DA8">
        <w:rPr>
          <w:vertAlign w:val="subscript"/>
        </w:rPr>
        <w:t>diet</w:t>
      </w:r>
      <w:proofErr w:type="spellEnd"/>
      <w:r>
        <w:t xml:space="preserve"> from a 2x2 ANOVA =0.064). </w:t>
      </w:r>
      <w:r w:rsidRPr="05FD9DA8">
        <w:rPr>
          <w:i/>
          <w:iCs/>
        </w:rPr>
        <w:t>Bdh1</w:t>
      </w:r>
      <w:r>
        <w:t xml:space="preserve"> encodes beta hydroxybutyrate dehydrogenase, the interconversion step between beta-hydroxybutyrate and acetoacetate.  We found that this gene is downregulated in A/J muscles by 42% (</w:t>
      </w:r>
      <w:proofErr w:type="spellStart"/>
      <w:r>
        <w:t>p</w:t>
      </w:r>
      <w:r w:rsidRPr="05FD9DA8">
        <w:rPr>
          <w:vertAlign w:val="subscript"/>
        </w:rPr>
        <w:t>diet</w:t>
      </w:r>
      <w:proofErr w:type="spellEnd"/>
      <w:r>
        <w:t xml:space="preserve"> from a 2x2 ANOVA =0.009).  </w:t>
      </w:r>
      <w:r w:rsidRPr="05FD9DA8">
        <w:rPr>
          <w:i/>
          <w:iCs/>
        </w:rPr>
        <w:t>Oxct1</w:t>
      </w:r>
      <w:r>
        <w:t xml:space="preserve"> encodes succinyl-CoA:3-ketoacid CoA transferase (SCOT) and was down regulated in both male and female mice by 52% (</w:t>
      </w:r>
      <w:proofErr w:type="spellStart"/>
      <w:r>
        <w:t>p</w:t>
      </w:r>
      <w:r w:rsidRPr="05FD9DA8">
        <w:rPr>
          <w:vertAlign w:val="subscript"/>
        </w:rPr>
        <w:t>diet</w:t>
      </w:r>
      <w:proofErr w:type="spellEnd"/>
      <w:r>
        <w:t xml:space="preserve"> from a 2x2 ANOVA=8.4 x 10</w:t>
      </w:r>
      <w:r w:rsidRPr="05FD9DA8">
        <w:rPr>
          <w:vertAlign w:val="superscript"/>
        </w:rPr>
        <w:t>-9</w:t>
      </w:r>
      <w:r>
        <w:t>).  While there was no significant sex x diet interaction in these analyses, male mice had 15-30% higher expression of each of these genes compared to female mouse muscle lysates (</w:t>
      </w:r>
      <w:proofErr w:type="spellStart"/>
      <w:r>
        <w:t>p</w:t>
      </w:r>
      <w:r w:rsidRPr="05FD9DA8">
        <w:rPr>
          <w:vertAlign w:val="subscript"/>
        </w:rPr>
        <w:t>sex</w:t>
      </w:r>
      <w:proofErr w:type="spellEnd"/>
      <w:r>
        <w:t xml:space="preserve"> from a 2x2 ANOVA=4.7 x 10</w:t>
      </w:r>
      <w:r w:rsidRPr="05FD9DA8">
        <w:rPr>
          <w:vertAlign w:val="superscript"/>
        </w:rPr>
        <w:t>-3</w:t>
      </w:r>
      <w:r>
        <w:t xml:space="preserve"> for </w:t>
      </w:r>
      <w:r w:rsidRPr="05FD9DA8">
        <w:rPr>
          <w:i/>
          <w:iCs/>
        </w:rPr>
        <w:t>Slc16a1</w:t>
      </w:r>
      <w:r>
        <w:t>, 8.9 x 10</w:t>
      </w:r>
      <w:r w:rsidRPr="05FD9DA8">
        <w:rPr>
          <w:vertAlign w:val="superscript"/>
        </w:rPr>
        <w:t>-3</w:t>
      </w:r>
      <w:r>
        <w:t xml:space="preserve"> for </w:t>
      </w:r>
      <w:r w:rsidRPr="05FD9DA8">
        <w:rPr>
          <w:i/>
          <w:iCs/>
        </w:rPr>
        <w:t>Bdh1</w:t>
      </w:r>
      <w:r>
        <w:t xml:space="preserve"> and 0.055 for </w:t>
      </w:r>
      <w:r w:rsidRPr="05FD9DA8">
        <w:rPr>
          <w:i/>
          <w:iCs/>
        </w:rPr>
        <w:t>Oxct1</w:t>
      </w:r>
      <w:r>
        <w:t>)</w:t>
      </w:r>
      <w:r w:rsidR="00E86C21">
        <w:t>.</w:t>
      </w:r>
      <w:r w:rsidR="00C71762">
        <w:t xml:space="preserve"> </w:t>
      </w:r>
      <w:r w:rsidR="00E86C21">
        <w:t xml:space="preserve">This may suggest enhanced ketone body catabolism in male versus female mice, but this was not explored further. </w:t>
      </w:r>
      <w:r w:rsidR="00C71762">
        <w:t>The</w:t>
      </w:r>
      <w:r>
        <w:t xml:space="preserve"> key finding here is that the transcriptional downregulation of genes involved in ketone body disposal in muscle is consistent with reduced disposal of injected </w:t>
      </w:r>
      <w:r w:rsidR="007A23C1">
        <w:t>β</w:t>
      </w:r>
      <w:r>
        <w:t xml:space="preserve">HB.  This </w:t>
      </w:r>
      <w:r w:rsidR="00C71762">
        <w:t xml:space="preserve">begs the </w:t>
      </w:r>
      <w:r>
        <w:t xml:space="preserve">question, if ketone bodies are at steady state in serum, but disposal is reduced, does that imply that production may also be reduced?  To test this, we looked at three ketogenic enzymes in the livers of these mice. We found downregulation of hepatic </w:t>
      </w:r>
      <w:proofErr w:type="spellStart"/>
      <w:r w:rsidRPr="05FD9DA8">
        <w:rPr>
          <w:i/>
          <w:iCs/>
        </w:rPr>
        <w:t>Hmgcl</w:t>
      </w:r>
      <w:proofErr w:type="spellEnd"/>
      <w:r w:rsidR="007A23C1">
        <w:rPr>
          <w:i/>
          <w:iCs/>
        </w:rPr>
        <w:t xml:space="preserve"> </w:t>
      </w:r>
      <w:r w:rsidR="007A23C1" w:rsidRPr="007A23C1">
        <w:t>and</w:t>
      </w:r>
      <w:r w:rsidRPr="05FD9DA8">
        <w:rPr>
          <w:i/>
          <w:iCs/>
        </w:rPr>
        <w:t xml:space="preserve"> Hmgcs2</w:t>
      </w:r>
      <w:r w:rsidR="007A23C1">
        <w:rPr>
          <w:i/>
          <w:iCs/>
        </w:rPr>
        <w:t xml:space="preserve"> </w:t>
      </w:r>
      <w:r>
        <w:t xml:space="preserve">in the livers of male mice, </w:t>
      </w:r>
      <w:r w:rsidR="007A23C1">
        <w:t>and</w:t>
      </w:r>
      <w:r>
        <w:t xml:space="preserve"> </w:t>
      </w:r>
      <w:r w:rsidRPr="05FD9DA8">
        <w:rPr>
          <w:i/>
          <w:iCs/>
        </w:rPr>
        <w:t>Bdh1</w:t>
      </w:r>
      <w:r>
        <w:t xml:space="preserve"> was downregulated in</w:t>
      </w:r>
      <w:r w:rsidR="007A23C1">
        <w:t xml:space="preserve"> both male and</w:t>
      </w:r>
      <w:r>
        <w:t xml:space="preserve"> female mouse livers (Supplementary Figure 1, </w:t>
      </w:r>
      <w:proofErr w:type="spellStart"/>
      <w:r>
        <w:t>p</w:t>
      </w:r>
      <w:r w:rsidRPr="05FD9DA8">
        <w:rPr>
          <w:vertAlign w:val="subscript"/>
        </w:rPr>
        <w:t>sex</w:t>
      </w:r>
      <w:proofErr w:type="spellEnd"/>
      <w:r w:rsidRPr="05FD9DA8">
        <w:rPr>
          <w:vertAlign w:val="subscript"/>
        </w:rPr>
        <w:t xml:space="preserve"> x diet</w:t>
      </w:r>
      <w:r>
        <w:t xml:space="preserve"> &lt;0.01 for both </w:t>
      </w:r>
      <w:proofErr w:type="spellStart"/>
      <w:r w:rsidRPr="05FD9DA8">
        <w:rPr>
          <w:i/>
          <w:iCs/>
        </w:rPr>
        <w:t>Hmgcl</w:t>
      </w:r>
      <w:proofErr w:type="spellEnd"/>
      <w:r>
        <w:t xml:space="preserve"> and </w:t>
      </w:r>
      <w:r w:rsidRPr="05FD9DA8">
        <w:rPr>
          <w:i/>
          <w:iCs/>
        </w:rPr>
        <w:t>Hmgcs1</w:t>
      </w:r>
      <w:r>
        <w:t>).</w:t>
      </w:r>
    </w:p>
    <w:p w14:paraId="177A3424" w14:textId="462F11C2" w:rsidR="00BD77AB" w:rsidRDefault="00BD77AB" w:rsidP="001439D7"/>
    <w:p w14:paraId="3A70D25A" w14:textId="73739F10" w:rsidR="00BD77AB" w:rsidRDefault="00BD77AB" w:rsidP="00D633D0">
      <w:pPr>
        <w:pStyle w:val="Heading2"/>
      </w:pPr>
      <w:r>
        <w:t xml:space="preserve">Evaluation of Diversity Outbred Mice Demonstrates Substantial Variation in </w:t>
      </w:r>
      <w:r w:rsidR="007A23C1">
        <w:t>β</w:t>
      </w:r>
      <w:r>
        <w:t xml:space="preserve">HB Disposal </w:t>
      </w:r>
    </w:p>
    <w:p w14:paraId="292FBD24" w14:textId="2B7A7F4C" w:rsidR="0052287F" w:rsidRDefault="05FD9DA8" w:rsidP="00BD77AB">
      <w:r>
        <w:t xml:space="preserve">To evaluate if A/J mice were atypical in their lack of adaptation to improved ketolysis, we performed </w:t>
      </w:r>
      <w:r w:rsidR="007A23C1">
        <w:t>β</w:t>
      </w:r>
      <w:r>
        <w:t xml:space="preserve">HB tolerance tests on diversity outbred mice before or after four weeks of a ketogenic diet.  Diversity outbred (DO) mice are genetically unique, so they represent the integrated genetic variability of the intercrossed eight founder strains </w:t>
      </w:r>
      <w:r w:rsidR="00BD77AB">
        <w:fldChar w:fldCharType="begin"/>
      </w:r>
      <w:r w:rsidR="00BD77AB">
        <w:instrText xml:space="preserve"> ADDIN ZOTERO_ITEM CSL_CITATION {"citationID":"DtMZezGZ","properties":{"formattedCitation":"[26]","plainCitation":"[26]","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BD77AB">
        <w:fldChar w:fldCharType="separate"/>
      </w:r>
      <w:r w:rsidRPr="05FD9DA8">
        <w:rPr>
          <w:noProof/>
        </w:rPr>
        <w:t>[26]</w:t>
      </w:r>
      <w:r w:rsidR="00BD77AB">
        <w:fldChar w:fldCharType="end"/>
      </w:r>
      <w:r>
        <w:t xml:space="preserve">.  As hypothesized by this level of genetic variability, DO mice had variable responses to </w:t>
      </w:r>
      <w:r w:rsidR="007A23C1">
        <w:t>β</w:t>
      </w:r>
      <w:r>
        <w:t>HB Tolerance Tests at both baseline and after four weeks of ketogenic diet (Figure 3A).  In Figure 3B we describe the within-mouse effects of the diet, again showing substantial between-strain variability, likely due to genetic differences.  There was more variability in the area under the curve post-diet than pre-diet (</w:t>
      </w:r>
      <w:proofErr w:type="spellStart"/>
      <w:r>
        <w:t>SD</w:t>
      </w:r>
      <w:r w:rsidRPr="05FD9DA8">
        <w:rPr>
          <w:vertAlign w:val="subscript"/>
        </w:rPr>
        <w:t>follow</w:t>
      </w:r>
      <w:proofErr w:type="spellEnd"/>
      <w:r w:rsidRPr="05FD9DA8">
        <w:rPr>
          <w:vertAlign w:val="subscript"/>
        </w:rPr>
        <w:t>-up</w:t>
      </w:r>
      <w:r>
        <w:t>/</w:t>
      </w:r>
      <w:proofErr w:type="spellStart"/>
      <w:r>
        <w:t>SD</w:t>
      </w:r>
      <w:r w:rsidRPr="05FD9DA8">
        <w:rPr>
          <w:vertAlign w:val="subscript"/>
        </w:rPr>
        <w:t>baseline</w:t>
      </w:r>
      <w:proofErr w:type="spellEnd"/>
      <w:r>
        <w:t>= 1.93; p&lt;1 x 10</w:t>
      </w:r>
      <w:r w:rsidRPr="05FD9DA8">
        <w:rPr>
          <w:vertAlign w:val="superscript"/>
        </w:rPr>
        <w:t>-15</w:t>
      </w:r>
      <w:r>
        <w:t xml:space="preserve"> via Levene’s test), suggesting diet-induced variability.  Consistent with our findings using inbred A/J mice, the majority of DO mice had worsened ketone disposal after diet (35 mice), with a smaller number of mice having improved ketone disposal by our assay (10 mice), more than would be expected by chance (p=1.9 x 10</w:t>
      </w:r>
      <w:r w:rsidRPr="05FD9DA8">
        <w:rPr>
          <w:vertAlign w:val="superscript"/>
        </w:rPr>
        <w:t>-4</w:t>
      </w:r>
      <w:r>
        <w:t xml:space="preserve"> from a </w:t>
      </w:r>
      <w:r w:rsidRPr="05FD9DA8">
        <w:rPr>
          <w:rFonts w:ascii="Symbol" w:eastAsia="Symbol" w:hAnsi="Symbol" w:cs="Symbol"/>
        </w:rPr>
        <w:t>c</w:t>
      </w:r>
      <w:r w:rsidRPr="05FD9DA8">
        <w:rPr>
          <w:vertAlign w:val="superscript"/>
        </w:rPr>
        <w:t>2</w:t>
      </w:r>
      <w:r>
        <w:t xml:space="preserve"> test). </w:t>
      </w:r>
      <w:r w:rsidR="007A23C1">
        <w:t xml:space="preserve">Across this cohort </w:t>
      </w:r>
      <w:r>
        <w:t>there was a significant decrease in ketone disposal (increase in baseline adjusted KTT) in these mice after four weeks of ketogenic diet (p=4.8 x 10</w:t>
      </w:r>
      <w:r w:rsidRPr="05FD9DA8">
        <w:rPr>
          <w:vertAlign w:val="superscript"/>
        </w:rPr>
        <w:t>-5</w:t>
      </w:r>
      <w:r>
        <w:t xml:space="preserve"> from a paired Wilcoxon test).</w:t>
      </w:r>
    </w:p>
    <w:p w14:paraId="3B097693" w14:textId="77777777" w:rsidR="0052287F" w:rsidRDefault="0052287F" w:rsidP="00BD77AB"/>
    <w:p w14:paraId="3C1D5EAD" w14:textId="589E617C" w:rsidR="001439D7" w:rsidRDefault="05FD9DA8" w:rsidP="000505F8">
      <w:r>
        <w:t>To better understand the physiological basis and repercussions of this variation, we performed an exploratory analysis to identify potential correlations between baseline and follow-up</w:t>
      </w:r>
      <w:r w:rsidR="007A23C1">
        <w:t xml:space="preserve"> </w:t>
      </w:r>
      <w:r>
        <w:t xml:space="preserve">changes in ketone disposal, and a variety of other outcomes (Figure 3C).  While none of these associations met our threshold for statistical significance, we saw three interesting potential relationships between </w:t>
      </w:r>
      <w:proofErr w:type="spellStart"/>
      <w:r>
        <w:t>i</w:t>
      </w:r>
      <w:proofErr w:type="spellEnd"/>
      <w:r>
        <w:t>) changes in cholesterol and ketone tolerance at baseline (r=-0.18, p=0.26), ii) weight gain on a ketogenic diet and ketone tolerance after the diet (r=0.25, p=0.114), and iii) weight gain and change in ketone tolerance (r=0.</w:t>
      </w:r>
      <w:r w:rsidR="007A23C1">
        <w:t>23, p</w:t>
      </w:r>
      <w:r>
        <w:t>=0.158).  While this study was underpowered to detect relationships of this size, the findings warrant further investigation into the relationships between ketone disposal and cholesterol and energy homeostasis.</w:t>
      </w:r>
    </w:p>
    <w:p w14:paraId="6421ABA4" w14:textId="7439253E" w:rsidR="004D5751" w:rsidRDefault="00BD77AB" w:rsidP="00BD77AB">
      <w:pPr>
        <w:pStyle w:val="Heading1"/>
      </w:pPr>
      <w:r>
        <w:t>DISCUSSION</w:t>
      </w:r>
    </w:p>
    <w:p w14:paraId="4F56C1CB" w14:textId="38865239" w:rsidR="00BD77AB" w:rsidRDefault="00BD77AB" w:rsidP="00BD77AB"/>
    <w:p w14:paraId="38C82274" w14:textId="7A2E0B25" w:rsidR="00063C76" w:rsidRDefault="3121562F" w:rsidP="00DA0DA7">
      <w:r>
        <w:t xml:space="preserve">Activation of mTORC1 in skeletal muscle appears to play a positive role in promoting the disposal of ketone bodies and regulating the expression of genes associated with ketolysis. It was tempting to speculate, based on prior reports of mTORC1 activation in muscles after a ketogenic diet, that this was a common adaptation to the low-carbohydrate high-fat (LCHF) state.  Surprisingly, our findings revealed that a 4-week feeding period of a ketogenic diet did not result in an enhancement of ketone body disposal in both inbred A/J mice and Diversity Outbred mice, but rather an impairment in disposal of a bolus of βHB.   Our results are somewhat at odds with those of </w:t>
      </w:r>
      <w:r w:rsidRPr="3121562F">
        <w:rPr>
          <w:rFonts w:ascii="Calibri" w:cs="Calibri"/>
        </w:rPr>
        <w:t>Schnyder, et al</w:t>
      </w:r>
      <w:r>
        <w:t xml:space="preserve"> </w:t>
      </w:r>
      <w:r w:rsidR="05FD9DA8">
        <w:fldChar w:fldCharType="begin"/>
      </w:r>
      <w:r w:rsidR="05FD9DA8">
        <w:instrText xml:space="preserve"> ADDIN ZOTERO_ITEM CSL_CITATION {"citationID":"LpbssgSc","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5FD9DA8">
        <w:fldChar w:fldCharType="separate"/>
      </w:r>
      <w:r w:rsidRPr="3121562F">
        <w:rPr>
          <w:noProof/>
        </w:rPr>
        <w:t>[16]</w:t>
      </w:r>
      <w:r w:rsidR="05FD9DA8">
        <w:fldChar w:fldCharType="end"/>
      </w:r>
      <w:r>
        <w:t>, which showed upregulation of OXCT1 protein in LCHF fed C57BL/6J muscles (BDH1 and SLC16A1 were not tested).  In our case we demonstrated downregulation of mRNA, so this could implicate translational regulation</w:t>
      </w:r>
      <w:r w:rsidR="00746D38">
        <w:t>, diet,</w:t>
      </w:r>
      <w:r>
        <w:t xml:space="preserve"> or strain differences with respect to</w:t>
      </w:r>
      <w:r w:rsidR="00746D38">
        <w:t xml:space="preserve"> effects on</w:t>
      </w:r>
      <w:r>
        <w:t xml:space="preserve"> OXCT1, but would not explain our observation of reduced ketone disposal (this was not reported in </w:t>
      </w:r>
      <w:r w:rsidR="05FD9DA8">
        <w:fldChar w:fldCharType="begin"/>
      </w:r>
      <w:r w:rsidR="05FD9DA8">
        <w:instrText xml:space="preserve"> ADDIN ZOTERO_ITEM CSL_CITATION {"citationID":"hOe74ue7","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5FD9DA8">
        <w:fldChar w:fldCharType="separate"/>
      </w:r>
      <w:r w:rsidRPr="3121562F">
        <w:rPr>
          <w:noProof/>
        </w:rPr>
        <w:t>[16]</w:t>
      </w:r>
      <w:r w:rsidR="05FD9DA8">
        <w:fldChar w:fldCharType="end"/>
      </w:r>
      <w:r>
        <w:t xml:space="preserve">).  In terms of strain differences, we </w:t>
      </w:r>
      <w:r>
        <w:lastRenderedPageBreak/>
        <w:t xml:space="preserve">observed that the majority of DO mice experienced a decline in βHB disposal following the dietary intervention (n=35), but there was a subset of mice that exhibited an improvement in βHB disposal as assessed by KTT (n=10). </w:t>
      </w:r>
    </w:p>
    <w:p w14:paraId="13B4BE39" w14:textId="77777777" w:rsidR="00063C76" w:rsidRDefault="00063C76" w:rsidP="00DA0DA7"/>
    <w:p w14:paraId="245B955C" w14:textId="4E12A45D" w:rsidR="00DA0DA7" w:rsidRPr="00DA0DA7" w:rsidRDefault="3121562F" w:rsidP="00DA0DA7">
      <w:r>
        <w:t xml:space="preserve">Given the biochemical relationship between ketone body production, hepatic fatty acid oxidation, and cholesterol biogenesis, it was not surprising to find a potential relationship between these adaptations and cholesterol levels in these mice.  The reduction of ketone body disposal may be due to saturation kinetics in skeletal muscle. Prior research has demonstrated that the KB concentration-oxidation relationship may reach a saturating point between 1 and 2 mmol, as evidenced by studies involving fasting of various durations </w:t>
      </w:r>
      <w:r w:rsidR="05FD9DA8">
        <w:fldChar w:fldCharType="begin"/>
      </w:r>
      <w:r w:rsidR="05FD9DA8">
        <w:instrText xml:space="preserve"> ADDIN ZOTERO_ITEM CSL_CITATION {"citationID":"fNYo8xBO","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5FD9DA8">
        <w:fldChar w:fldCharType="separate"/>
      </w:r>
      <w:r w:rsidRPr="3121562F">
        <w:rPr>
          <w:noProof/>
        </w:rPr>
        <w:t>[6]</w:t>
      </w:r>
      <w:r w:rsidR="05FD9DA8">
        <w:fldChar w:fldCharType="end"/>
      </w:r>
      <w:r>
        <w:t xml:space="preserve"> or step-wise βHB infusion </w:t>
      </w:r>
      <w:r w:rsidR="05FD9DA8">
        <w:fldChar w:fldCharType="begin"/>
      </w:r>
      <w:r w:rsidR="05FD9DA8">
        <w:instrText xml:space="preserve"> ADDIN ZOTERO_ITEM CSL_CITATION {"citationID":"9An3jUqU","properties":{"formattedCitation":"[14]","plainCitation":"[1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5FD9DA8">
        <w:fldChar w:fldCharType="separate"/>
      </w:r>
      <w:r w:rsidRPr="3121562F">
        <w:rPr>
          <w:noProof/>
        </w:rPr>
        <w:t>[14]</w:t>
      </w:r>
      <w:r w:rsidR="05FD9DA8">
        <w:fldChar w:fldCharType="end"/>
      </w:r>
      <w:r>
        <w:t>.</w:t>
      </w:r>
    </w:p>
    <w:p w14:paraId="687D9DAC" w14:textId="77777777" w:rsidR="00DA0DA7" w:rsidRPr="00DA0DA7" w:rsidRDefault="00DA0DA7" w:rsidP="00DA0DA7"/>
    <w:p w14:paraId="3616B29E" w14:textId="0F6CC299" w:rsidR="00DA0DA7" w:rsidRPr="00827471" w:rsidRDefault="00DA0DA7" w:rsidP="00DA0DA7">
      <w:r w:rsidRPr="00DA0DA7">
        <w:t xml:space="preserve">Prior research has shown that </w:t>
      </w:r>
      <w:r w:rsidR="00444437">
        <w:t>knockout</w:t>
      </w:r>
      <w:r w:rsidR="005A0972">
        <w:t xml:space="preserve"> of </w:t>
      </w:r>
      <w:r w:rsidR="00D44012" w:rsidRPr="00D44012">
        <w:rPr>
          <w:i/>
          <w:iCs/>
        </w:rPr>
        <w:t>Ppargc1a</w:t>
      </w:r>
      <w:r w:rsidR="005A0972">
        <w:t xml:space="preserve"> results in modestly lowered expression of BDH1, OXCT1 and ACAT1 in skeletal muscle, brain</w:t>
      </w:r>
      <w:r w:rsidR="00AC3981">
        <w:t>,</w:t>
      </w:r>
      <w:r w:rsidR="005A0972">
        <w:t xml:space="preserve"> and kidneys</w:t>
      </w:r>
      <w:r w:rsidR="00D44012">
        <w:t>, along with decreased expression of MCT1 SLC16A1</w:t>
      </w:r>
      <w:r w:rsidR="00444437">
        <w:t xml:space="preserve"> </w:t>
      </w:r>
      <w:r w:rsidR="00444437">
        <w:fldChar w:fldCharType="begin"/>
      </w:r>
      <w:r w:rsidR="00444437">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444437">
        <w:fldChar w:fldCharType="separate"/>
      </w:r>
      <w:r w:rsidR="00444437">
        <w:rPr>
          <w:noProof/>
        </w:rPr>
        <w:t>[12]</w:t>
      </w:r>
      <w:r w:rsidR="00444437">
        <w:fldChar w:fldCharType="end"/>
      </w:r>
      <w:r w:rsidR="00D44012">
        <w:t xml:space="preserve">.  This was concordant with impaired ketone body disposal by a similar assay </w:t>
      </w:r>
      <w:r w:rsidR="00D44012">
        <w:fldChar w:fldCharType="begin"/>
      </w:r>
      <w:r w:rsidR="001B34DF">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xml:space="preserve">.  The converse was also true with muscle transgenic overexpression of PGC1A resulting in </w:t>
      </w:r>
      <w:r w:rsidR="00C32681">
        <w:t>induction</w:t>
      </w:r>
      <w:r w:rsidR="00D44012">
        <w:t xml:space="preserve"> of Bdh1, Oxct1, Slc16a1</w:t>
      </w:r>
      <w:r w:rsidR="00C32681">
        <w:t>,</w:t>
      </w:r>
      <w:r w:rsidR="00D44012">
        <w:t xml:space="preserve"> and Acat1 and improved ketone body disposal </w:t>
      </w:r>
      <w:r w:rsidR="00D44012">
        <w:fldChar w:fldCharType="begin"/>
      </w:r>
      <w:r w:rsidR="001B34DF">
        <w:instrText xml:space="preserve"> ADDIN ZOTERO_ITEM CSL_CITATION {"citationID":"hHk7XMf0","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w:t>
      </w:r>
      <w:r w:rsidR="00444437">
        <w:t>KO</w:t>
      </w:r>
      <w:r w:rsidR="00D44012">
        <w:t xml:space="preserve"> data we describe a 34% reduction in </w:t>
      </w:r>
      <w:r w:rsidR="00D44012" w:rsidRPr="00D44012">
        <w:rPr>
          <w:i/>
          <w:iCs/>
        </w:rPr>
        <w:t>Ppargc1a</w:t>
      </w:r>
      <w:r w:rsidR="00D44012">
        <w:t xml:space="preserve"> mRNA, but a 1.5x increase in </w:t>
      </w:r>
      <w:r w:rsidR="00D44012" w:rsidRPr="00D44012">
        <w:rPr>
          <w:i/>
          <w:iCs/>
        </w:rPr>
        <w:t>Ppargc1b</w:t>
      </w:r>
      <w:r w:rsidR="00D44012">
        <w:t xml:space="preserve"> mRNA.</w:t>
      </w:r>
      <w:r w:rsidR="00827471">
        <w:t xml:space="preserve">  </w:t>
      </w:r>
      <w:r w:rsidR="00617B58">
        <w:t>Because</w:t>
      </w:r>
      <w:r w:rsidR="00827471">
        <w:t xml:space="preserve"> the downstream PGC1a targets are more relevant,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w:t>
      </w:r>
      <w:r w:rsidR="00444437">
        <w:t>KO</w:t>
      </w:r>
      <w:r w:rsidR="00827471">
        <w:t xml:space="preserve"> mice.  Only 4</w:t>
      </w:r>
      <w:r w:rsidR="00B24E56">
        <w:t xml:space="preserve"> of</w:t>
      </w:r>
      <w:r w:rsidR="00827471">
        <w:t>28 of these genes were differentially expressed in muscles, lower than what would be predicted by chance.</w:t>
      </w:r>
    </w:p>
    <w:p w14:paraId="761F9FCE" w14:textId="77777777" w:rsidR="00063C76" w:rsidRDefault="00063C76" w:rsidP="00DA0DA7"/>
    <w:p w14:paraId="38BD4237" w14:textId="47402590" w:rsidR="00DA0DA7" w:rsidRDefault="05FD9DA8" w:rsidP="00DA0DA7">
      <w:r>
        <w:t xml:space="preserve">As it relates to other aspects of physiology in the carbohydrate reduced state, this was to our knowledge the first report of diversity outbred mice and ketone disposal analysis, and we evaluated if this was associated with other relevant traits.  Our results of lowered ketone body disposal suggested a reduction in ketogenesis over this </w:t>
      </w:r>
      <w:proofErr w:type="gramStart"/>
      <w:r>
        <w:t>period, and</w:t>
      </w:r>
      <w:proofErr w:type="gramEnd"/>
      <w:r>
        <w:t xml:space="preserve"> given the biochemical overlap between cholesterol synthesis and ketone body synthesis pathways it is not surprising that impaired ketone disposal might be associated with elevated cholesterol, but more data is needed to be confident of this hypothesis. </w:t>
      </w:r>
    </w:p>
    <w:p w14:paraId="7C379116" w14:textId="77777777" w:rsidR="00423563" w:rsidRDefault="00423563" w:rsidP="00DA0DA7"/>
    <w:p w14:paraId="17C91482" w14:textId="77367364" w:rsidR="00DA0DA7" w:rsidRPr="00DA0DA7" w:rsidRDefault="05FD9DA8" w:rsidP="00DA0DA7">
      <w:r>
        <w:t xml:space="preserve">There are several limitations to the present study.  While this study was done in a diverse set of mice, it is plausible that ketone disposal may differ in humans, as may their relationships with cholesterol and energy metabolism.  Our approach was to investigate the short-term disposal of a supraphysiological bolus of </w:t>
      </w:r>
      <w:r w:rsidR="007A23C1">
        <w:t>β</w:t>
      </w:r>
      <w:r>
        <w:t xml:space="preserve">HB which again may have different kinetics than elevated steady state levels of ketone bodies.  Based on our pilot study of 43 mice we estimate this study is only powered to be able to detect correlations of r&gt;0.55 between two correlated but independent variables.  Finally, we do not yet know the mechanism by which skeletal muscle </w:t>
      </w:r>
      <w:r w:rsidRPr="05FD9DA8">
        <w:rPr>
          <w:i/>
          <w:iCs/>
        </w:rPr>
        <w:t>Tsc1</w:t>
      </w:r>
      <w:r>
        <w:t xml:space="preserve"> ablation or mTORC1 activation causes transcriptional changes in ketone body disposal.  In our case our assay measured total body ketone disposal, so we do not know that ketone disposal is primarily or exclusively modified in skeletal muscle or also in other tissues.</w:t>
      </w:r>
    </w:p>
    <w:p w14:paraId="182470AF" w14:textId="77777777" w:rsidR="00DA0DA7" w:rsidRPr="00DA0DA7" w:rsidRDefault="00DA0DA7" w:rsidP="00DA0DA7"/>
    <w:p w14:paraId="6DB0483B" w14:textId="7AD6EBA9" w:rsidR="00DA0DA7" w:rsidRDefault="05FD9DA8" w:rsidP="00746D38">
      <w:pPr>
        <w:spacing w:line="259" w:lineRule="auto"/>
      </w:pPr>
      <w:r>
        <w:lastRenderedPageBreak/>
        <w:t xml:space="preserve">These findings underscore the necessity for continued in-depth and comprehensive exploration into the factors influencing KB catabolism, including its potential associations with elevated cholesterol.  Ketolysis may be influenced by a range of variables, including genetic predispositions, metabolic states, and environmental factors.  Based on this research, further investigations are warranted to dissect the molecular pathways, signaling cascades, and genetic factors that contribute to the observed variations in ketone disposal, with the </w:t>
      </w:r>
      <w:proofErr w:type="gramStart"/>
      <w:r>
        <w:t>ultimate goal</w:t>
      </w:r>
      <w:proofErr w:type="gramEnd"/>
      <w:r>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6433ED87" w:rsid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rsidR="00746D38">
        <w:t xml:space="preserve"> and Mouse Metabolic Phenotyping Center in Live Animals (supported by </w:t>
      </w:r>
      <w:r w:rsidR="00746D38" w:rsidRPr="00746D38">
        <w:t>U2C</w:t>
      </w:r>
      <w:r w:rsidR="00746D38">
        <w:t xml:space="preserve"> </w:t>
      </w:r>
      <w:r w:rsidR="00746D38" w:rsidRPr="00746D38">
        <w:t>DK135066</w:t>
      </w:r>
      <w:r w:rsidR="00746D38">
        <w:t>)</w:t>
      </w:r>
      <w:r>
        <w:t xml:space="preserve">. TC was supported by the University of Michigan Undergraduate Research Program (UROP). </w:t>
      </w:r>
      <w:r w:rsidR="00746D38">
        <w:t xml:space="preserve">  We would also like to thank Dr. Charles </w:t>
      </w:r>
      <w:proofErr w:type="spellStart"/>
      <w:r w:rsidR="00746D38">
        <w:t>Burant</w:t>
      </w:r>
      <w:proofErr w:type="spellEnd"/>
      <w:r w:rsidR="00746D38">
        <w:t xml:space="preserve"> and members of the Bridges Laboratory for helpful discussions over the course of this project.</w:t>
      </w:r>
    </w:p>
    <w:p w14:paraId="2B961799" w14:textId="77777777" w:rsidR="00141DDA" w:rsidRDefault="00141DDA" w:rsidP="00BD77AB"/>
    <w:p w14:paraId="74CA59D0" w14:textId="7BFC1844" w:rsidR="00141DDA" w:rsidRDefault="00141DDA" w:rsidP="00141DDA">
      <w:pPr>
        <w:pStyle w:val="Heading1"/>
      </w:pPr>
      <w:r>
        <w:t>COMPETING INTERESTS</w:t>
      </w:r>
    </w:p>
    <w:p w14:paraId="28862596" w14:textId="51E3C977" w:rsidR="00141DDA" w:rsidRPr="00BD77AB" w:rsidRDefault="00141DDA" w:rsidP="00BD77AB">
      <w:r>
        <w:t xml:space="preserve">The authors have no conflicts of interest to </w:t>
      </w:r>
      <w:proofErr w:type="spellStart"/>
      <w:r>
        <w:t>decclare</w:t>
      </w:r>
      <w:proofErr w:type="spellEnd"/>
    </w:p>
    <w:p w14:paraId="1EE1BEAE" w14:textId="372C51C6" w:rsidR="00746D38" w:rsidRDefault="00746D38">
      <w:r>
        <w:br w:type="page"/>
      </w:r>
    </w:p>
    <w:p w14:paraId="65DA39F3" w14:textId="099FDAF7" w:rsidR="00FD5A59" w:rsidRPr="00FD5A59" w:rsidRDefault="00FD5A59" w:rsidP="00BD77AB">
      <w:pPr>
        <w:pStyle w:val="Heading1"/>
      </w:pPr>
      <w:r>
        <w:lastRenderedPageBreak/>
        <w:t>R</w:t>
      </w:r>
      <w:r w:rsidR="00BD77AB">
        <w:t>EFERENCES</w:t>
      </w:r>
    </w:p>
    <w:p w14:paraId="41AB98C3" w14:textId="77777777" w:rsidR="00197D03" w:rsidRPr="00197D03" w:rsidRDefault="00FD5A59" w:rsidP="00197D03">
      <w:pPr>
        <w:pStyle w:val="Bibliography"/>
        <w:rPr>
          <w:rFonts w:ascii="Calibri" w:cs="Calibri"/>
        </w:rPr>
      </w:pPr>
      <w:r>
        <w:fldChar w:fldCharType="begin"/>
      </w:r>
      <w:r>
        <w:instrText xml:space="preserve"> ADDIN ZOTERO_BIBL {"uncited":[],"omitted":[],"custom":[]} CSL_BIBLIOGRAPHY </w:instrText>
      </w:r>
      <w:r>
        <w:fldChar w:fldCharType="separate"/>
      </w:r>
      <w:r w:rsidR="00197D03" w:rsidRPr="00197D03">
        <w:rPr>
          <w:rFonts w:ascii="Calibri" w:cs="Calibri"/>
        </w:rPr>
        <w:t xml:space="preserve">1. </w:t>
      </w:r>
      <w:r w:rsidR="00197D03" w:rsidRPr="00197D03">
        <w:rPr>
          <w:rFonts w:ascii="Calibri" w:cs="Calibri"/>
        </w:rPr>
        <w:tab/>
        <w:t xml:space="preserve">Puchalska, P.; Crawford, P.A. Multi-Dimensional Roles of Ketone Bodies in Fuel Metabolism, Signaling, and Therapeutics. </w:t>
      </w:r>
      <w:r w:rsidR="00197D03" w:rsidRPr="00197D03">
        <w:rPr>
          <w:rFonts w:ascii="Calibri" w:cs="Calibri"/>
          <w:i/>
          <w:iCs/>
        </w:rPr>
        <w:t>Cell Metabolism</w:t>
      </w:r>
      <w:r w:rsidR="00197D03" w:rsidRPr="00197D03">
        <w:rPr>
          <w:rFonts w:ascii="Calibri" w:cs="Calibri"/>
        </w:rPr>
        <w:t xml:space="preserve"> </w:t>
      </w:r>
      <w:r w:rsidR="00197D03" w:rsidRPr="00197D03">
        <w:rPr>
          <w:rFonts w:ascii="Calibri" w:cs="Calibri"/>
          <w:b/>
          <w:bCs/>
        </w:rPr>
        <w:t>2017</w:t>
      </w:r>
      <w:r w:rsidR="00197D03" w:rsidRPr="00197D03">
        <w:rPr>
          <w:rFonts w:ascii="Calibri" w:cs="Calibri"/>
        </w:rPr>
        <w:t xml:space="preserve">, </w:t>
      </w:r>
      <w:r w:rsidR="00197D03" w:rsidRPr="00197D03">
        <w:rPr>
          <w:rFonts w:ascii="Calibri" w:cs="Calibri"/>
          <w:i/>
          <w:iCs/>
        </w:rPr>
        <w:t>25</w:t>
      </w:r>
      <w:r w:rsidR="00197D03" w:rsidRPr="00197D03">
        <w:rPr>
          <w:rFonts w:ascii="Calibri" w:cs="Calibri"/>
        </w:rPr>
        <w:t>, 262–284, doi:10.1016/j.cmet.2016.12.022.</w:t>
      </w:r>
    </w:p>
    <w:p w14:paraId="6F103FF6" w14:textId="77777777" w:rsidR="00197D03" w:rsidRPr="00197D03" w:rsidRDefault="00197D03" w:rsidP="00197D03">
      <w:pPr>
        <w:pStyle w:val="Bibliography"/>
        <w:rPr>
          <w:rFonts w:ascii="Calibri" w:cs="Calibri"/>
        </w:rPr>
      </w:pPr>
      <w:r w:rsidRPr="00197D03">
        <w:rPr>
          <w:rFonts w:ascii="Calibri" w:cs="Calibri"/>
        </w:rPr>
        <w:t xml:space="preserve">2. </w:t>
      </w:r>
      <w:r w:rsidRPr="00197D03">
        <w:rPr>
          <w:rFonts w:ascii="Calibri" w:cs="Calibri"/>
        </w:rPr>
        <w:tab/>
        <w:t xml:space="preserve">Bentourkia, M.; Tremblay, S.; Pifferi, F.; Rousseau, J.; Lecomte, R.; Cunnane, S. PET Study of 11C-Acetoacetate Kinetics in Rat Brain during Dietary Treatments Affecting Ketosis. </w:t>
      </w:r>
      <w:r w:rsidRPr="00197D03">
        <w:rPr>
          <w:rFonts w:ascii="Calibri" w:cs="Calibri"/>
          <w:i/>
          <w:iCs/>
        </w:rPr>
        <w:t>American journal of physiology. Endocrinology and metabolism</w:t>
      </w:r>
      <w:r w:rsidRPr="00197D03">
        <w:rPr>
          <w:rFonts w:ascii="Calibri" w:cs="Calibri"/>
        </w:rPr>
        <w:t xml:space="preserve"> </w:t>
      </w:r>
      <w:r w:rsidRPr="00197D03">
        <w:rPr>
          <w:rFonts w:ascii="Calibri" w:cs="Calibri"/>
          <w:b/>
          <w:bCs/>
        </w:rPr>
        <w:t>2009</w:t>
      </w:r>
      <w:r w:rsidRPr="00197D03">
        <w:rPr>
          <w:rFonts w:ascii="Calibri" w:cs="Calibri"/>
        </w:rPr>
        <w:t xml:space="preserve">, </w:t>
      </w:r>
      <w:r w:rsidRPr="00197D03">
        <w:rPr>
          <w:rFonts w:ascii="Calibri" w:cs="Calibri"/>
          <w:i/>
          <w:iCs/>
        </w:rPr>
        <w:t>296</w:t>
      </w:r>
      <w:r w:rsidRPr="00197D03">
        <w:rPr>
          <w:rFonts w:ascii="Calibri" w:cs="Calibri"/>
        </w:rPr>
        <w:t>, E796–E801, doi:10.1152/ajpendo.90644.2008.</w:t>
      </w:r>
    </w:p>
    <w:p w14:paraId="5D72B960" w14:textId="77777777" w:rsidR="00197D03" w:rsidRPr="00197D03" w:rsidRDefault="00197D03" w:rsidP="00197D03">
      <w:pPr>
        <w:pStyle w:val="Bibliography"/>
        <w:rPr>
          <w:rFonts w:ascii="Calibri" w:cs="Calibri"/>
        </w:rPr>
      </w:pPr>
      <w:r w:rsidRPr="00197D03">
        <w:rPr>
          <w:rFonts w:ascii="Calibri" w:cs="Calibri"/>
        </w:rPr>
        <w:t xml:space="preserve">3. </w:t>
      </w:r>
      <w:r w:rsidRPr="00197D03">
        <w:rPr>
          <w:rFonts w:ascii="Calibri" w:cs="Calibri"/>
        </w:rPr>
        <w:tab/>
        <w:t xml:space="preserve">Balasse, E.O.; Féry, F. Ketone Body Production and Disposal: Effects of Fasting, Diabetes, and Exercise. </w:t>
      </w:r>
      <w:r w:rsidRPr="00197D03">
        <w:rPr>
          <w:rFonts w:ascii="Calibri" w:cs="Calibri"/>
          <w:i/>
          <w:iCs/>
        </w:rPr>
        <w:t>Diabetes/Metabolism Reviews</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153E7F34" w14:textId="77777777" w:rsidR="00197D03" w:rsidRPr="00197D03" w:rsidRDefault="00197D03" w:rsidP="00197D03">
      <w:pPr>
        <w:pStyle w:val="Bibliography"/>
        <w:rPr>
          <w:rFonts w:ascii="Calibri" w:cs="Calibri"/>
        </w:rPr>
      </w:pPr>
      <w:r w:rsidRPr="00197D03">
        <w:rPr>
          <w:rFonts w:ascii="Calibri" w:cs="Calibri"/>
        </w:rPr>
        <w:t xml:space="preserve">4. </w:t>
      </w:r>
      <w:r w:rsidRPr="00197D03">
        <w:rPr>
          <w:rFonts w:ascii="Calibri" w:cs="Calibri"/>
        </w:rPr>
        <w:tab/>
        <w:t xml:space="preserve">Asif, S.; Kim, R.Y.; Fatica, T.; Sim, J.; Zhao, X.; Oh, Y.; Denoncourt, A.; Cheung, A.C.; Downey, M.; Mulvihill, E.E.; et al. Hmgcs2-Mediated Ketogenesis Modulates High-Fat Diet-Induced Hepatosteatosis. </w:t>
      </w:r>
      <w:r w:rsidRPr="00197D03">
        <w:rPr>
          <w:rFonts w:ascii="Calibri" w:cs="Calibri"/>
          <w:i/>
          <w:iCs/>
        </w:rPr>
        <w:t>Molecular Metabolism</w:t>
      </w:r>
      <w:r w:rsidRPr="00197D03">
        <w:rPr>
          <w:rFonts w:ascii="Calibri" w:cs="Calibri"/>
        </w:rPr>
        <w:t xml:space="preserve"> </w:t>
      </w:r>
      <w:r w:rsidRPr="00197D03">
        <w:rPr>
          <w:rFonts w:ascii="Calibri" w:cs="Calibri"/>
          <w:b/>
          <w:bCs/>
        </w:rPr>
        <w:t>2022</w:t>
      </w:r>
      <w:r w:rsidRPr="00197D03">
        <w:rPr>
          <w:rFonts w:ascii="Calibri" w:cs="Calibri"/>
        </w:rPr>
        <w:t xml:space="preserve">, </w:t>
      </w:r>
      <w:r w:rsidRPr="00197D03">
        <w:rPr>
          <w:rFonts w:ascii="Calibri" w:cs="Calibri"/>
          <w:i/>
          <w:iCs/>
        </w:rPr>
        <w:t>61</w:t>
      </w:r>
      <w:r w:rsidRPr="00197D03">
        <w:rPr>
          <w:rFonts w:ascii="Calibri" w:cs="Calibri"/>
        </w:rPr>
        <w:t>, 101494, doi:10.1016/j.molmet.2022.101494.</w:t>
      </w:r>
    </w:p>
    <w:p w14:paraId="19A2B3E0" w14:textId="77777777" w:rsidR="00197D03" w:rsidRPr="00197D03" w:rsidRDefault="00197D03" w:rsidP="00197D03">
      <w:pPr>
        <w:pStyle w:val="Bibliography"/>
        <w:rPr>
          <w:rFonts w:ascii="Calibri" w:cs="Calibri"/>
        </w:rPr>
      </w:pPr>
      <w:r w:rsidRPr="00197D03">
        <w:rPr>
          <w:rFonts w:ascii="Calibri" w:cs="Calibri"/>
        </w:rPr>
        <w:t xml:space="preserve">5. </w:t>
      </w:r>
      <w:r w:rsidRPr="00197D03">
        <w:rPr>
          <w:rFonts w:ascii="Calibri" w:cs="Calibri"/>
        </w:rPr>
        <w:tab/>
        <w:t xml:space="preserve">Felmlee, M.A.; Jones, R.S.; Rodriguez-Cruz, V.; Follman, K.E.; Morris, M.E. Monocarboxylate Transporters (SLC16): Function, Regulation, and Role in Health and Disease. </w:t>
      </w:r>
      <w:r w:rsidRPr="00197D03">
        <w:rPr>
          <w:rFonts w:ascii="Calibri" w:cs="Calibri"/>
          <w:i/>
          <w:iCs/>
        </w:rPr>
        <w:t>Pharmacol Rev</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72</w:t>
      </w:r>
      <w:r w:rsidRPr="00197D03">
        <w:rPr>
          <w:rFonts w:ascii="Calibri" w:cs="Calibri"/>
        </w:rPr>
        <w:t>, 466–485, doi:10.1124/pr.119.018762.</w:t>
      </w:r>
    </w:p>
    <w:p w14:paraId="11DB64E1" w14:textId="77777777" w:rsidR="00197D03" w:rsidRPr="00197D03" w:rsidRDefault="00197D03" w:rsidP="00197D03">
      <w:pPr>
        <w:pStyle w:val="Bibliography"/>
        <w:rPr>
          <w:rFonts w:ascii="Calibri" w:cs="Calibri"/>
        </w:rPr>
      </w:pPr>
      <w:r w:rsidRPr="00197D03">
        <w:rPr>
          <w:rFonts w:ascii="Calibri" w:cs="Calibri"/>
        </w:rPr>
        <w:t xml:space="preserve">6. </w:t>
      </w:r>
      <w:r w:rsidRPr="00197D03">
        <w:rPr>
          <w:rFonts w:ascii="Calibri" w:cs="Calibri"/>
        </w:rPr>
        <w:tab/>
        <w:t xml:space="preserve">Balasse, E.O.; Féry, F. Ketone Body Production and Disposal: Effects of Fasting, Diabetes, and Exercise. </w:t>
      </w:r>
      <w:r w:rsidRPr="00197D03">
        <w:rPr>
          <w:rFonts w:ascii="Calibri" w:cs="Calibri"/>
          <w:i/>
          <w:iCs/>
        </w:rPr>
        <w:t>Diabetes Metab Rev</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28B9D0AD" w14:textId="77777777" w:rsidR="00197D03" w:rsidRPr="00197D03" w:rsidRDefault="00197D03" w:rsidP="00197D03">
      <w:pPr>
        <w:pStyle w:val="Bibliography"/>
        <w:rPr>
          <w:rFonts w:ascii="Calibri" w:cs="Calibri"/>
        </w:rPr>
      </w:pPr>
      <w:r w:rsidRPr="00197D03">
        <w:rPr>
          <w:rFonts w:ascii="Calibri" w:cs="Calibri"/>
        </w:rPr>
        <w:t xml:space="preserve">7. </w:t>
      </w:r>
      <w:r w:rsidRPr="00197D03">
        <w:rPr>
          <w:rFonts w:ascii="Calibri" w:cs="Calibri"/>
        </w:rPr>
        <w:tab/>
        <w:t xml:space="preserve">Fery, F.; Balasse, E.O. Effect of Exercise on the Disposal of Infused Ketone Bodies in Human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1988</w:t>
      </w:r>
      <w:r w:rsidRPr="00197D03">
        <w:rPr>
          <w:rFonts w:ascii="Calibri" w:cs="Calibri"/>
        </w:rPr>
        <w:t xml:space="preserve">, </w:t>
      </w:r>
      <w:r w:rsidRPr="00197D03">
        <w:rPr>
          <w:rFonts w:ascii="Calibri" w:cs="Calibri"/>
          <w:i/>
          <w:iCs/>
        </w:rPr>
        <w:t>67</w:t>
      </w:r>
      <w:r w:rsidRPr="00197D03">
        <w:rPr>
          <w:rFonts w:ascii="Calibri" w:cs="Calibri"/>
        </w:rPr>
        <w:t>, 245–250, doi:10.1210/jcem-67-2-245.</w:t>
      </w:r>
    </w:p>
    <w:p w14:paraId="7B873484" w14:textId="77777777" w:rsidR="00197D03" w:rsidRPr="00197D03" w:rsidRDefault="00197D03" w:rsidP="00197D03">
      <w:pPr>
        <w:pStyle w:val="Bibliography"/>
        <w:rPr>
          <w:rFonts w:ascii="Calibri" w:cs="Calibri"/>
        </w:rPr>
      </w:pPr>
      <w:r w:rsidRPr="00197D03">
        <w:rPr>
          <w:rFonts w:ascii="Calibri" w:cs="Calibri"/>
        </w:rPr>
        <w:t xml:space="preserve">8. </w:t>
      </w:r>
      <w:r w:rsidRPr="00197D03">
        <w:rPr>
          <w:rFonts w:ascii="Calibri" w:cs="Calibri"/>
        </w:rPr>
        <w:tab/>
        <w:t xml:space="preserve">Balasse, E.O.; Fery, F.; Neef, M.A. Changes Induced by Exercise in Rates of Turnover and Oxidation of Ketone Bodies in Fasting Man. </w:t>
      </w:r>
      <w:r w:rsidRPr="00197D03">
        <w:rPr>
          <w:rFonts w:ascii="Calibri" w:cs="Calibri"/>
          <w:i/>
          <w:iCs/>
        </w:rPr>
        <w:t>Journal of applied physiology: respiratory, environmental and exercise physiology</w:t>
      </w:r>
      <w:r w:rsidRPr="00197D03">
        <w:rPr>
          <w:rFonts w:ascii="Calibri" w:cs="Calibri"/>
        </w:rPr>
        <w:t xml:space="preserve"> </w:t>
      </w:r>
      <w:r w:rsidRPr="00197D03">
        <w:rPr>
          <w:rFonts w:ascii="Calibri" w:cs="Calibri"/>
          <w:b/>
          <w:bCs/>
        </w:rPr>
        <w:t>1978</w:t>
      </w:r>
      <w:r w:rsidRPr="00197D03">
        <w:rPr>
          <w:rFonts w:ascii="Calibri" w:cs="Calibri"/>
        </w:rPr>
        <w:t xml:space="preserve">, </w:t>
      </w:r>
      <w:r w:rsidRPr="00197D03">
        <w:rPr>
          <w:rFonts w:ascii="Calibri" w:cs="Calibri"/>
          <w:i/>
          <w:iCs/>
        </w:rPr>
        <w:t>44</w:t>
      </w:r>
      <w:r w:rsidRPr="00197D03">
        <w:rPr>
          <w:rFonts w:ascii="Calibri" w:cs="Calibri"/>
        </w:rPr>
        <w:t>, 5–11, doi:10.1152/jappl.1978.44.1.5.</w:t>
      </w:r>
    </w:p>
    <w:p w14:paraId="0CF6AA96" w14:textId="77777777" w:rsidR="00197D03" w:rsidRPr="00197D03" w:rsidRDefault="00197D03" w:rsidP="00197D03">
      <w:pPr>
        <w:pStyle w:val="Bibliography"/>
        <w:rPr>
          <w:rFonts w:ascii="Calibri" w:cs="Calibri"/>
        </w:rPr>
      </w:pPr>
      <w:r w:rsidRPr="00197D03">
        <w:rPr>
          <w:rFonts w:ascii="Calibri" w:cs="Calibri"/>
        </w:rPr>
        <w:t xml:space="preserve">9. </w:t>
      </w:r>
      <w:r w:rsidRPr="00197D03">
        <w:rPr>
          <w:rFonts w:ascii="Calibri" w:cs="Calibri"/>
        </w:rPr>
        <w:tab/>
        <w:t xml:space="preserve">Robinson, A.M.; Williamson, D.H. Physiological Roles of Ketone Bodies as Substrates and Signals in Mammalian Tissues. </w:t>
      </w:r>
      <w:r w:rsidRPr="00197D03">
        <w:rPr>
          <w:rFonts w:ascii="Calibri" w:cs="Calibri"/>
          <w:i/>
          <w:iCs/>
        </w:rPr>
        <w:t>Physiological Reviews</w:t>
      </w:r>
      <w:r w:rsidRPr="00197D03">
        <w:rPr>
          <w:rFonts w:ascii="Calibri" w:cs="Calibri"/>
        </w:rPr>
        <w:t xml:space="preserve"> </w:t>
      </w:r>
      <w:r w:rsidRPr="00197D03">
        <w:rPr>
          <w:rFonts w:ascii="Calibri" w:cs="Calibri"/>
          <w:b/>
          <w:bCs/>
        </w:rPr>
        <w:t>1980</w:t>
      </w:r>
      <w:r w:rsidRPr="00197D03">
        <w:rPr>
          <w:rFonts w:ascii="Calibri" w:cs="Calibri"/>
        </w:rPr>
        <w:t xml:space="preserve">, </w:t>
      </w:r>
      <w:r w:rsidRPr="00197D03">
        <w:rPr>
          <w:rFonts w:ascii="Calibri" w:cs="Calibri"/>
          <w:i/>
          <w:iCs/>
        </w:rPr>
        <w:t>60</w:t>
      </w:r>
      <w:r w:rsidRPr="00197D03">
        <w:rPr>
          <w:rFonts w:ascii="Calibri" w:cs="Calibri"/>
        </w:rPr>
        <w:t>, 143–187, doi:10.1152/physrev.1980.60.1.143.</w:t>
      </w:r>
    </w:p>
    <w:p w14:paraId="6DFAEEEB" w14:textId="77777777" w:rsidR="00197D03" w:rsidRPr="00197D03" w:rsidRDefault="00197D03" w:rsidP="00197D03">
      <w:pPr>
        <w:pStyle w:val="Bibliography"/>
        <w:rPr>
          <w:rFonts w:ascii="Calibri" w:cs="Calibri"/>
        </w:rPr>
      </w:pPr>
      <w:r w:rsidRPr="00197D03">
        <w:rPr>
          <w:rFonts w:ascii="Calibri" w:cs="Calibri"/>
        </w:rPr>
        <w:t xml:space="preserve">10. </w:t>
      </w:r>
      <w:r w:rsidRPr="00197D03">
        <w:rPr>
          <w:rFonts w:ascii="Calibri" w:cs="Calibri"/>
        </w:rPr>
        <w:tab/>
        <w:t xml:space="preserve">Laffel, L. Ketone Bodies: A Review of Physiology, Pathophysiology and Application of Monitoring to Diabetes. </w:t>
      </w:r>
      <w:r w:rsidRPr="00197D03">
        <w:rPr>
          <w:rFonts w:ascii="Calibri" w:cs="Calibri"/>
          <w:i/>
          <w:iCs/>
        </w:rPr>
        <w:t>Diabetes Metab Res Rev</w:t>
      </w:r>
      <w:r w:rsidRPr="00197D03">
        <w:rPr>
          <w:rFonts w:ascii="Calibri" w:cs="Calibri"/>
        </w:rPr>
        <w:t xml:space="preserve"> </w:t>
      </w:r>
      <w:r w:rsidRPr="00197D03">
        <w:rPr>
          <w:rFonts w:ascii="Calibri" w:cs="Calibri"/>
          <w:b/>
          <w:bCs/>
        </w:rPr>
        <w:t>1999</w:t>
      </w:r>
      <w:r w:rsidRPr="00197D03">
        <w:rPr>
          <w:rFonts w:ascii="Calibri" w:cs="Calibri"/>
        </w:rPr>
        <w:t xml:space="preserve">, </w:t>
      </w:r>
      <w:r w:rsidRPr="00197D03">
        <w:rPr>
          <w:rFonts w:ascii="Calibri" w:cs="Calibri"/>
          <w:i/>
          <w:iCs/>
        </w:rPr>
        <w:t>15</w:t>
      </w:r>
      <w:r w:rsidRPr="00197D03">
        <w:rPr>
          <w:rFonts w:ascii="Calibri" w:cs="Calibri"/>
        </w:rPr>
        <w:t>, 412–426, doi:10.1002/(sici)1520-7560(199911/12)15:6&lt;412::aid-dmrr72&gt;3.0.co;2-8.</w:t>
      </w:r>
    </w:p>
    <w:p w14:paraId="4EAC9093" w14:textId="77777777" w:rsidR="00197D03" w:rsidRPr="00197D03" w:rsidRDefault="00197D03" w:rsidP="00197D03">
      <w:pPr>
        <w:pStyle w:val="Bibliography"/>
        <w:rPr>
          <w:rFonts w:ascii="Calibri" w:cs="Calibri"/>
        </w:rPr>
      </w:pPr>
      <w:r w:rsidRPr="00197D03">
        <w:rPr>
          <w:rFonts w:ascii="Calibri" w:cs="Calibri"/>
        </w:rPr>
        <w:t xml:space="preserve">11. </w:t>
      </w:r>
      <w:r w:rsidRPr="00197D03">
        <w:rPr>
          <w:rFonts w:ascii="Calibri" w:cs="Calibri"/>
        </w:rPr>
        <w:tab/>
        <w:t xml:space="preserve">Fukao, T.; Song, X.Q.; Mitchell, G.A.; Yamaguchi, S.; Sukegawa, K.; Orii, T.; Kondo, N. Enzymes of Ketone Body Utilization in Human Tissues: Protein and Messenger RNA Levels of Succinyl-Coenzyme A (CoA):3-Ketoacid CoA Transferase and Mitochondrial and Cytosolic Acetoacetyl-CoA Thiolases. </w:t>
      </w:r>
      <w:r w:rsidRPr="00197D03">
        <w:rPr>
          <w:rFonts w:ascii="Calibri" w:cs="Calibri"/>
          <w:i/>
          <w:iCs/>
        </w:rPr>
        <w:t>Pediatr Res</w:t>
      </w:r>
      <w:r w:rsidRPr="00197D03">
        <w:rPr>
          <w:rFonts w:ascii="Calibri" w:cs="Calibri"/>
        </w:rPr>
        <w:t xml:space="preserve"> </w:t>
      </w:r>
      <w:r w:rsidRPr="00197D03">
        <w:rPr>
          <w:rFonts w:ascii="Calibri" w:cs="Calibri"/>
          <w:b/>
          <w:bCs/>
        </w:rPr>
        <w:t>1997</w:t>
      </w:r>
      <w:r w:rsidRPr="00197D03">
        <w:rPr>
          <w:rFonts w:ascii="Calibri" w:cs="Calibri"/>
        </w:rPr>
        <w:t xml:space="preserve">, </w:t>
      </w:r>
      <w:r w:rsidRPr="00197D03">
        <w:rPr>
          <w:rFonts w:ascii="Calibri" w:cs="Calibri"/>
          <w:i/>
          <w:iCs/>
        </w:rPr>
        <w:t>42</w:t>
      </w:r>
      <w:r w:rsidRPr="00197D03">
        <w:rPr>
          <w:rFonts w:ascii="Calibri" w:cs="Calibri"/>
        </w:rPr>
        <w:t>, 498–502, doi:10.1203/00006450-199710000-00013.</w:t>
      </w:r>
    </w:p>
    <w:p w14:paraId="4D33441F" w14:textId="77777777" w:rsidR="00197D03" w:rsidRPr="00197D03" w:rsidRDefault="00197D03" w:rsidP="00197D03">
      <w:pPr>
        <w:pStyle w:val="Bibliography"/>
        <w:rPr>
          <w:rFonts w:ascii="Calibri" w:cs="Calibri"/>
        </w:rPr>
      </w:pPr>
      <w:r w:rsidRPr="00197D03">
        <w:rPr>
          <w:rFonts w:ascii="Calibri" w:cs="Calibri"/>
        </w:rPr>
        <w:t xml:space="preserve">12. </w:t>
      </w:r>
      <w:r w:rsidRPr="00197D03">
        <w:rPr>
          <w:rFonts w:ascii="Calibri" w:cs="Calibri"/>
        </w:rPr>
        <w:tab/>
        <w:t xml:space="preserve">Svensson, K.; Albert, V.; Cardel, B.; Salatino, S.; Handschin, C. Skeletal Muscle PGC-1a Modulates Systemic Ketone Body Homeostasis and Ameliorates Diabetic Hyperketonemia in Mice. </w:t>
      </w:r>
      <w:r w:rsidRPr="00197D03">
        <w:rPr>
          <w:rFonts w:ascii="Calibri" w:cs="Calibri"/>
          <w:i/>
          <w:iCs/>
        </w:rPr>
        <w:t>FASEB Journal</w:t>
      </w:r>
      <w:r w:rsidRPr="00197D03">
        <w:rPr>
          <w:rFonts w:ascii="Calibri" w:cs="Calibri"/>
        </w:rPr>
        <w:t xml:space="preserve"> </w:t>
      </w:r>
      <w:r w:rsidRPr="00197D03">
        <w:rPr>
          <w:rFonts w:ascii="Calibri" w:cs="Calibri"/>
          <w:b/>
          <w:bCs/>
        </w:rPr>
        <w:t>2016</w:t>
      </w:r>
      <w:r w:rsidRPr="00197D03">
        <w:rPr>
          <w:rFonts w:ascii="Calibri" w:cs="Calibri"/>
        </w:rPr>
        <w:t xml:space="preserve">, </w:t>
      </w:r>
      <w:r w:rsidRPr="00197D03">
        <w:rPr>
          <w:rFonts w:ascii="Calibri" w:cs="Calibri"/>
          <w:i/>
          <w:iCs/>
        </w:rPr>
        <w:t>30</w:t>
      </w:r>
      <w:r w:rsidRPr="00197D03">
        <w:rPr>
          <w:rFonts w:ascii="Calibri" w:cs="Calibri"/>
        </w:rPr>
        <w:t>, 1976–1986, doi:10.1096/fj.201500128.</w:t>
      </w:r>
    </w:p>
    <w:p w14:paraId="42C9489B" w14:textId="77777777" w:rsidR="00197D03" w:rsidRPr="00197D03" w:rsidRDefault="00197D03" w:rsidP="00197D03">
      <w:pPr>
        <w:pStyle w:val="Bibliography"/>
        <w:rPr>
          <w:rFonts w:ascii="Calibri" w:cs="Calibri"/>
        </w:rPr>
      </w:pPr>
      <w:r w:rsidRPr="00197D03">
        <w:rPr>
          <w:rFonts w:ascii="Calibri" w:cs="Calibri"/>
        </w:rPr>
        <w:t xml:space="preserve">13. </w:t>
      </w:r>
      <w:r w:rsidRPr="00197D03">
        <w:rPr>
          <w:rFonts w:ascii="Calibri" w:cs="Calibri"/>
        </w:rPr>
        <w:tab/>
        <w:t>Hagenfeldt, L.; Wahren, J. Human Forearm Muscle Metabolism during Exercise III Uptake, Release and Oxidation of β-Hydroxybutyrate and Observations on the β-</w:t>
      </w:r>
      <w:r w:rsidRPr="00197D03">
        <w:rPr>
          <w:rFonts w:ascii="Calibri" w:cs="Calibri"/>
        </w:rPr>
        <w:lastRenderedPageBreak/>
        <w:t xml:space="preserve">Hydroxybutyrate/Acetoacetate Ratio. </w:t>
      </w:r>
      <w:r w:rsidRPr="00197D03">
        <w:rPr>
          <w:rFonts w:ascii="Calibri" w:cs="Calibri"/>
          <w:i/>
          <w:iCs/>
        </w:rPr>
        <w:t>Scandinavian Journal of Clinical and Laboratory Investigation</w:t>
      </w:r>
      <w:r w:rsidRPr="00197D03">
        <w:rPr>
          <w:rFonts w:ascii="Calibri" w:cs="Calibri"/>
        </w:rPr>
        <w:t xml:space="preserve"> </w:t>
      </w:r>
      <w:r w:rsidRPr="00197D03">
        <w:rPr>
          <w:rFonts w:ascii="Calibri" w:cs="Calibri"/>
          <w:b/>
          <w:bCs/>
        </w:rPr>
        <w:t>1968</w:t>
      </w:r>
      <w:r w:rsidRPr="00197D03">
        <w:rPr>
          <w:rFonts w:ascii="Calibri" w:cs="Calibri"/>
        </w:rPr>
        <w:t xml:space="preserve">, </w:t>
      </w:r>
      <w:r w:rsidRPr="00197D03">
        <w:rPr>
          <w:rFonts w:ascii="Calibri" w:cs="Calibri"/>
          <w:i/>
          <w:iCs/>
        </w:rPr>
        <w:t>21</w:t>
      </w:r>
      <w:r w:rsidRPr="00197D03">
        <w:rPr>
          <w:rFonts w:ascii="Calibri" w:cs="Calibri"/>
        </w:rPr>
        <w:t>, 314–320, doi:10.3109/00365516809076999.</w:t>
      </w:r>
    </w:p>
    <w:p w14:paraId="3EF33900" w14:textId="77777777" w:rsidR="00197D03" w:rsidRPr="00197D03" w:rsidRDefault="00197D03" w:rsidP="00197D03">
      <w:pPr>
        <w:pStyle w:val="Bibliography"/>
        <w:rPr>
          <w:rFonts w:ascii="Calibri" w:cs="Calibri"/>
        </w:rPr>
      </w:pPr>
      <w:r w:rsidRPr="00197D03">
        <w:rPr>
          <w:rFonts w:ascii="Calibri" w:cs="Calibri"/>
        </w:rPr>
        <w:t xml:space="preserve">14. </w:t>
      </w:r>
      <w:r w:rsidRPr="00197D03">
        <w:rPr>
          <w:rFonts w:ascii="Calibri" w:cs="Calibri"/>
        </w:rPr>
        <w:tab/>
        <w:t xml:space="preserve">Mikkelsen, K.H.; Seifert, T.; Secher, N.H.; Grøndal, T.; van Hall, G. Systemic, Cerebral and Skeletal Muscle Ketone Body and Energy Metabolism During Acute Hyper-D-β-Hydroxybutyratemia in Post-Absorptive Healthy Male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100</w:t>
      </w:r>
      <w:r w:rsidRPr="00197D03">
        <w:rPr>
          <w:rFonts w:ascii="Calibri" w:cs="Calibri"/>
        </w:rPr>
        <w:t>, 636–643, doi:10.1210/jc.2014-2608.</w:t>
      </w:r>
    </w:p>
    <w:p w14:paraId="13DE94E9" w14:textId="77777777" w:rsidR="00197D03" w:rsidRPr="00197D03" w:rsidRDefault="00197D03" w:rsidP="00197D03">
      <w:pPr>
        <w:pStyle w:val="Bibliography"/>
        <w:rPr>
          <w:rFonts w:ascii="Calibri" w:cs="Calibri"/>
        </w:rPr>
      </w:pPr>
      <w:r w:rsidRPr="00197D03">
        <w:rPr>
          <w:rFonts w:ascii="Calibri" w:cs="Calibri"/>
        </w:rPr>
        <w:t xml:space="preserve">15. </w:t>
      </w:r>
      <w:r w:rsidRPr="00197D03">
        <w:rPr>
          <w:rFonts w:ascii="Calibri" w:cs="Calibri"/>
        </w:rPr>
        <w:tab/>
        <w:t xml:space="preserve">Pillon, N.J.; Gabriel, B.M.; Dollet, L.; Smith, J.A.B.; Sardón Puig, L.; Botella, J.; Bishop, D.J.; Krook, A.; Zierath, J.R. Transcriptomic Profiling of Skeletal Muscle Adaptations to Exercise and Inactivity. </w:t>
      </w:r>
      <w:r w:rsidRPr="00197D03">
        <w:rPr>
          <w:rFonts w:ascii="Calibri" w:cs="Calibri"/>
          <w:i/>
          <w:iCs/>
        </w:rPr>
        <w:t>Nature communications</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11</w:t>
      </w:r>
      <w:r w:rsidRPr="00197D03">
        <w:rPr>
          <w:rFonts w:ascii="Calibri" w:cs="Calibri"/>
        </w:rPr>
        <w:t>, 470, doi:10.1038/s41467-019-13869-w.</w:t>
      </w:r>
    </w:p>
    <w:p w14:paraId="5D03754D" w14:textId="77777777" w:rsidR="00197D03" w:rsidRPr="00197D03" w:rsidRDefault="00197D03" w:rsidP="00197D03">
      <w:pPr>
        <w:pStyle w:val="Bibliography"/>
        <w:rPr>
          <w:rFonts w:ascii="Calibri" w:cs="Calibri"/>
        </w:rPr>
      </w:pPr>
      <w:r w:rsidRPr="00197D03">
        <w:rPr>
          <w:rFonts w:ascii="Calibri" w:cs="Calibri"/>
        </w:rPr>
        <w:t xml:space="preserve">16. </w:t>
      </w:r>
      <w:r w:rsidRPr="00197D03">
        <w:rPr>
          <w:rFonts w:ascii="Calibri" w:cs="Calibri"/>
        </w:rPr>
        <w:tab/>
        <w:t xml:space="preserve">Schnyder, S.; Svensson, K.; Cardel, B.; Handschin, C. Muscle PGC-1α Is Required for Long-Term Systemic and Local Adaptations to a Ketogenic Diet in Mice. </w:t>
      </w:r>
      <w:r w:rsidRPr="00197D03">
        <w:rPr>
          <w:rFonts w:ascii="Calibri" w:cs="Calibri"/>
          <w:i/>
          <w:iCs/>
        </w:rPr>
        <w:t>American Journal of Physiology-Endocrinology and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312</w:t>
      </w:r>
      <w:r w:rsidRPr="00197D03">
        <w:rPr>
          <w:rFonts w:ascii="Calibri" w:cs="Calibri"/>
        </w:rPr>
        <w:t>, E437–E446, doi:10.1152/ajpendo.00361.2016.</w:t>
      </w:r>
    </w:p>
    <w:p w14:paraId="68B7EFD3" w14:textId="77777777" w:rsidR="00197D03" w:rsidRPr="00197D03" w:rsidRDefault="00197D03" w:rsidP="00197D03">
      <w:pPr>
        <w:pStyle w:val="Bibliography"/>
        <w:rPr>
          <w:rFonts w:ascii="Calibri" w:cs="Calibri"/>
        </w:rPr>
      </w:pPr>
      <w:r w:rsidRPr="00197D03">
        <w:rPr>
          <w:rFonts w:ascii="Calibri" w:cs="Calibri"/>
        </w:rPr>
        <w:t xml:space="preserve">17. </w:t>
      </w:r>
      <w:r w:rsidRPr="00197D03">
        <w:rPr>
          <w:rFonts w:ascii="Calibri" w:cs="Calibri"/>
        </w:rPr>
        <w:tab/>
        <w:t xml:space="preserve">Cunningham, J.T.; Rodgers, J.T.; Arlow, D.H.; Vazquez, F.; Mootha, V.K.; Puigserver, P. mTOR Controls Mitochondrial Oxidative Function through a YY1–PGC-1α Transcriptional Complex. </w:t>
      </w:r>
      <w:r w:rsidRPr="00197D03">
        <w:rPr>
          <w:rFonts w:ascii="Calibri" w:cs="Calibri"/>
          <w:i/>
          <w:iCs/>
        </w:rPr>
        <w:t>Nature</w:t>
      </w:r>
      <w:r w:rsidRPr="00197D03">
        <w:rPr>
          <w:rFonts w:ascii="Calibri" w:cs="Calibri"/>
        </w:rPr>
        <w:t xml:space="preserve"> </w:t>
      </w:r>
      <w:r w:rsidRPr="00197D03">
        <w:rPr>
          <w:rFonts w:ascii="Calibri" w:cs="Calibri"/>
          <w:b/>
          <w:bCs/>
        </w:rPr>
        <w:t>2007</w:t>
      </w:r>
      <w:r w:rsidRPr="00197D03">
        <w:rPr>
          <w:rFonts w:ascii="Calibri" w:cs="Calibri"/>
        </w:rPr>
        <w:t xml:space="preserve">, </w:t>
      </w:r>
      <w:r w:rsidRPr="00197D03">
        <w:rPr>
          <w:rFonts w:ascii="Calibri" w:cs="Calibri"/>
          <w:i/>
          <w:iCs/>
        </w:rPr>
        <w:t>450</w:t>
      </w:r>
      <w:r w:rsidRPr="00197D03">
        <w:rPr>
          <w:rFonts w:ascii="Calibri" w:cs="Calibri"/>
        </w:rPr>
        <w:t>, 736–740, doi:10.1038/nature06322.</w:t>
      </w:r>
    </w:p>
    <w:p w14:paraId="73785E38" w14:textId="77777777" w:rsidR="00197D03" w:rsidRPr="00197D03" w:rsidRDefault="00197D03" w:rsidP="00197D03">
      <w:pPr>
        <w:pStyle w:val="Bibliography"/>
        <w:rPr>
          <w:rFonts w:ascii="Calibri" w:cs="Calibri"/>
        </w:rPr>
      </w:pPr>
      <w:r w:rsidRPr="00197D03">
        <w:rPr>
          <w:rFonts w:ascii="Calibri" w:cs="Calibri"/>
        </w:rPr>
        <w:t xml:space="preserve">18. </w:t>
      </w:r>
      <w:r w:rsidRPr="00197D03">
        <w:rPr>
          <w:rFonts w:ascii="Calibri" w:cs="Calibri"/>
        </w:rPr>
        <w:tab/>
        <w:t xml:space="preserve">Roberts, M.N.; Wallace, M.A.; Tomilov, A.A.; Zhou, Z.; Marcotte, G.R.; Tran, D.; Perez, G.; Gutierrez-Casado, E.; Koike, S.; Knotts, T.A.; et al. A Ketogenic Diet Extends Longevity and Healthspan in Adult Mice. </w:t>
      </w:r>
      <w:r w:rsidRPr="00197D03">
        <w:rPr>
          <w:rFonts w:ascii="Calibri" w:cs="Calibri"/>
          <w:i/>
          <w:iCs/>
        </w:rPr>
        <w:t>Cell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26</w:t>
      </w:r>
      <w:r w:rsidRPr="00197D03">
        <w:rPr>
          <w:rFonts w:ascii="Calibri" w:cs="Calibri"/>
        </w:rPr>
        <w:t>, 539-546.e5, doi:10.1016/j.cmet.2017.08.005.</w:t>
      </w:r>
    </w:p>
    <w:p w14:paraId="6BC3921D" w14:textId="77777777" w:rsidR="00197D03" w:rsidRPr="00197D03" w:rsidRDefault="00197D03" w:rsidP="00197D03">
      <w:pPr>
        <w:pStyle w:val="Bibliography"/>
        <w:rPr>
          <w:rFonts w:ascii="Calibri" w:cs="Calibri"/>
        </w:rPr>
      </w:pPr>
      <w:r w:rsidRPr="00197D03">
        <w:rPr>
          <w:rFonts w:ascii="Calibri" w:cs="Calibri"/>
        </w:rPr>
        <w:t xml:space="preserve">19. </w:t>
      </w:r>
      <w:r w:rsidRPr="00197D03">
        <w:rPr>
          <w:rFonts w:ascii="Calibri" w:cs="Calibri"/>
        </w:rPr>
        <w:tab/>
        <w:t xml:space="preserve">Stephenson, E.J.; Redd, J.R.; Snyder, D.S.; Tran, Q.T.; Lu, B.; Peloquin, M.J.; Mulcahy, M.C.; Harvey, I.; Fisher, K.; Han, J.C.; et al. Skeletal Muscle mTORC1 Activation Increases Energy Expenditure and Reduces Longevity in Mice. </w:t>
      </w:r>
      <w:r w:rsidRPr="00197D03">
        <w:rPr>
          <w:rFonts w:ascii="Calibri" w:cs="Calibri"/>
          <w:i/>
          <w:iCs/>
        </w:rPr>
        <w:t>bioRxiv</w:t>
      </w:r>
      <w:r w:rsidRPr="00197D03">
        <w:rPr>
          <w:rFonts w:ascii="Calibri" w:cs="Calibri"/>
        </w:rPr>
        <w:t xml:space="preserve"> </w:t>
      </w:r>
      <w:r w:rsidRPr="00197D03">
        <w:rPr>
          <w:rFonts w:ascii="Calibri" w:cs="Calibri"/>
          <w:b/>
          <w:bCs/>
        </w:rPr>
        <w:t>2019</w:t>
      </w:r>
      <w:r w:rsidRPr="00197D03">
        <w:rPr>
          <w:rFonts w:ascii="Calibri" w:cs="Calibri"/>
        </w:rPr>
        <w:t>, doi:10.1101/720540.</w:t>
      </w:r>
    </w:p>
    <w:p w14:paraId="48C94178" w14:textId="77777777" w:rsidR="00197D03" w:rsidRPr="00197D03" w:rsidRDefault="00197D03" w:rsidP="00197D03">
      <w:pPr>
        <w:pStyle w:val="Bibliography"/>
        <w:rPr>
          <w:rFonts w:ascii="Calibri" w:cs="Calibri"/>
        </w:rPr>
      </w:pPr>
      <w:r w:rsidRPr="00197D03">
        <w:rPr>
          <w:rFonts w:ascii="Calibri" w:cs="Calibri"/>
        </w:rPr>
        <w:t xml:space="preserve">20. </w:t>
      </w:r>
      <w:r w:rsidRPr="00197D03">
        <w:rPr>
          <w:rFonts w:ascii="Calibri" w:cs="Calibri"/>
        </w:rPr>
        <w:tab/>
        <w:t>R Core Team R: A Language and Environment for Statistical Computing 2019.</w:t>
      </w:r>
    </w:p>
    <w:p w14:paraId="6BE177D3" w14:textId="77777777" w:rsidR="00197D03" w:rsidRPr="00197D03" w:rsidRDefault="00197D03" w:rsidP="00197D03">
      <w:pPr>
        <w:pStyle w:val="Bibliography"/>
        <w:rPr>
          <w:rFonts w:ascii="Calibri" w:cs="Calibri"/>
        </w:rPr>
      </w:pPr>
      <w:r w:rsidRPr="00197D03">
        <w:rPr>
          <w:rFonts w:ascii="Calibri" w:cs="Calibri"/>
        </w:rPr>
        <w:t xml:space="preserve">21. </w:t>
      </w:r>
      <w:r w:rsidRPr="00197D03">
        <w:rPr>
          <w:rFonts w:ascii="Calibri" w:cs="Calibri"/>
        </w:rPr>
        <w:tab/>
        <w:t xml:space="preserve">Bates, D.; Mächler, M.; Bolker, B.; Walker, S. Fitting Linear Mixed-Effects Models Using Lme4. </w:t>
      </w:r>
      <w:r w:rsidRPr="00197D03">
        <w:rPr>
          <w:rFonts w:ascii="Calibri" w:cs="Calibri"/>
          <w:i/>
          <w:iCs/>
        </w:rPr>
        <w:t>Journal of Statistical Software</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67</w:t>
      </w:r>
      <w:r w:rsidRPr="00197D03">
        <w:rPr>
          <w:rFonts w:ascii="Calibri" w:cs="Calibri"/>
        </w:rPr>
        <w:t>, 1–48, doi:10.18637/jss.v067.i01.</w:t>
      </w:r>
    </w:p>
    <w:p w14:paraId="43BED4AF" w14:textId="77777777" w:rsidR="00197D03" w:rsidRPr="00197D03" w:rsidRDefault="00197D03" w:rsidP="00197D03">
      <w:pPr>
        <w:pStyle w:val="Bibliography"/>
        <w:rPr>
          <w:rFonts w:ascii="Calibri" w:cs="Calibri"/>
        </w:rPr>
      </w:pPr>
      <w:r w:rsidRPr="00197D03">
        <w:rPr>
          <w:rFonts w:ascii="Calibri" w:cs="Calibri"/>
        </w:rPr>
        <w:t xml:space="preserve">22. </w:t>
      </w:r>
      <w:r w:rsidRPr="00197D03">
        <w:rPr>
          <w:rFonts w:ascii="Calibri" w:cs="Calibri"/>
        </w:rPr>
        <w:tab/>
        <w:t xml:space="preserve">Guridi, M.; Tintignac, L.A.; Lin, S.; Kupr, B.; Castets, P.; Rüegg, M.A. Activation of mTORC1 in Skeletal Muscle Regulates Whole-Body Metabolism through FGF21. </w:t>
      </w:r>
      <w:r w:rsidRPr="00197D03">
        <w:rPr>
          <w:rFonts w:ascii="Calibri" w:cs="Calibri"/>
          <w:i/>
          <w:iCs/>
        </w:rPr>
        <w:t>Science Signaling</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8</w:t>
      </w:r>
      <w:r w:rsidRPr="00197D03">
        <w:rPr>
          <w:rFonts w:ascii="Calibri" w:cs="Calibri"/>
        </w:rPr>
        <w:t>, ra113–ra113, doi:10.1126/scisignal.aab3715.</w:t>
      </w:r>
    </w:p>
    <w:p w14:paraId="0AF22128" w14:textId="77777777" w:rsidR="00197D03" w:rsidRPr="00197D03" w:rsidRDefault="00197D03" w:rsidP="00197D03">
      <w:pPr>
        <w:pStyle w:val="Bibliography"/>
        <w:rPr>
          <w:rFonts w:ascii="Calibri" w:cs="Calibri"/>
        </w:rPr>
      </w:pPr>
      <w:r w:rsidRPr="00197D03">
        <w:rPr>
          <w:rFonts w:ascii="Calibri" w:cs="Calibri"/>
        </w:rPr>
        <w:t xml:space="preserve">23. </w:t>
      </w:r>
      <w:r w:rsidRPr="00197D03">
        <w:rPr>
          <w:rFonts w:ascii="Calibri" w:cs="Calibri"/>
        </w:rPr>
        <w:tab/>
        <w:t xml:space="preserve">Castets, P.; Lin, S.; Rion, N.; Di Fulvio, S.; Romanino, K.; Guridi, M.; Frank, S.; Tintignac, L.A.A.; Sinnreich, M.; Rüegg, M.A.; et al. Sustained Activation of mTORC1 in Skeletal Muscle Inhibits Constitutive and Starvation-Induced Autophagy and Causes a Severe, Late-Onset Myopathy. </w:t>
      </w:r>
      <w:r w:rsidRPr="00197D03">
        <w:rPr>
          <w:rFonts w:ascii="Calibri" w:cs="Calibri"/>
          <w:i/>
          <w:iCs/>
        </w:rPr>
        <w:t>Cell metabolism</w:t>
      </w:r>
      <w:r w:rsidRPr="00197D03">
        <w:rPr>
          <w:rFonts w:ascii="Calibri" w:cs="Calibri"/>
        </w:rPr>
        <w:t xml:space="preserve"> </w:t>
      </w:r>
      <w:r w:rsidRPr="00197D03">
        <w:rPr>
          <w:rFonts w:ascii="Calibri" w:cs="Calibri"/>
          <w:b/>
          <w:bCs/>
        </w:rPr>
        <w:t>2013</w:t>
      </w:r>
      <w:r w:rsidRPr="00197D03">
        <w:rPr>
          <w:rFonts w:ascii="Calibri" w:cs="Calibri"/>
        </w:rPr>
        <w:t xml:space="preserve">, </w:t>
      </w:r>
      <w:r w:rsidRPr="00197D03">
        <w:rPr>
          <w:rFonts w:ascii="Calibri" w:cs="Calibri"/>
          <w:i/>
          <w:iCs/>
        </w:rPr>
        <w:t>17</w:t>
      </w:r>
      <w:r w:rsidRPr="00197D03">
        <w:rPr>
          <w:rFonts w:ascii="Calibri" w:cs="Calibri"/>
        </w:rPr>
        <w:t>, 731–744, doi:10.1016/j.cmet.2013.03.015.</w:t>
      </w:r>
    </w:p>
    <w:p w14:paraId="05EEBE5F" w14:textId="77777777" w:rsidR="00197D03" w:rsidRPr="00197D03" w:rsidRDefault="00197D03" w:rsidP="00197D03">
      <w:pPr>
        <w:pStyle w:val="Bibliography"/>
        <w:rPr>
          <w:rFonts w:ascii="Calibri" w:cs="Calibri"/>
        </w:rPr>
      </w:pPr>
      <w:r w:rsidRPr="00197D03">
        <w:rPr>
          <w:rFonts w:ascii="Calibri" w:cs="Calibri"/>
        </w:rPr>
        <w:t xml:space="preserve">24. </w:t>
      </w:r>
      <w:r w:rsidRPr="00197D03">
        <w:rPr>
          <w:rFonts w:ascii="Calibri" w:cs="Calibri"/>
        </w:rPr>
        <w:tab/>
        <w:t xml:space="preserve">Wallace, M.A.; Aguirre, N.W.; Marcotte, G.R.; Marshall, A.G.; Baehr, L.M.; Hughes, D.C.; Hamilton, K.L.; Roberts, M.N.; Lopez-Dominguez, J.A.; Miller, B.F.; et al. The Ketogenic Diet Preserves Skeletal Muscle with Aging in Mice. </w:t>
      </w:r>
      <w:r w:rsidRPr="00197D03">
        <w:rPr>
          <w:rFonts w:ascii="Calibri" w:cs="Calibri"/>
          <w:i/>
          <w:iCs/>
        </w:rPr>
        <w:t>Aging cell</w:t>
      </w:r>
      <w:r w:rsidRPr="00197D03">
        <w:rPr>
          <w:rFonts w:ascii="Calibri" w:cs="Calibri"/>
        </w:rPr>
        <w:t xml:space="preserve"> </w:t>
      </w:r>
      <w:r w:rsidRPr="00197D03">
        <w:rPr>
          <w:rFonts w:ascii="Calibri" w:cs="Calibri"/>
          <w:b/>
          <w:bCs/>
        </w:rPr>
        <w:t>2021</w:t>
      </w:r>
      <w:r w:rsidRPr="00197D03">
        <w:rPr>
          <w:rFonts w:ascii="Calibri" w:cs="Calibri"/>
        </w:rPr>
        <w:t>, e13322, doi:10.1111/acel.13322.</w:t>
      </w:r>
    </w:p>
    <w:p w14:paraId="3309F6E3" w14:textId="77777777" w:rsidR="00197D03" w:rsidRPr="00197D03" w:rsidRDefault="00197D03" w:rsidP="00197D03">
      <w:pPr>
        <w:pStyle w:val="Bibliography"/>
        <w:rPr>
          <w:rFonts w:ascii="Calibri" w:cs="Calibri"/>
        </w:rPr>
      </w:pPr>
      <w:r w:rsidRPr="00197D03">
        <w:rPr>
          <w:rFonts w:ascii="Calibri" w:cs="Calibri"/>
        </w:rPr>
        <w:t xml:space="preserve">25. </w:t>
      </w:r>
      <w:r w:rsidRPr="00197D03">
        <w:rPr>
          <w:rFonts w:ascii="Calibri" w:cs="Calibri"/>
        </w:rPr>
        <w:tab/>
        <w:t xml:space="preserve">Huang, T.-Y.; Linden, M.A.; Fuller, S.E.; Goldsmith, F.R.; Simon, J.; Batdorf, H.M.; Scott, M.C.; Essajee, N.M.; Brown, J.M.; Noland, R.C. </w:t>
      </w:r>
      <w:r w:rsidRPr="00197D03">
        <w:rPr>
          <w:rFonts w:ascii="Calibri" w:cs="Calibri"/>
          <w:i/>
          <w:iCs/>
        </w:rPr>
        <w:t>Combined Effects of a Ketogenic Diet and Exercise Training Alter Mitochondrial and Peroxisomal Substrate Oxidative Capacity in Skeletal Muscle</w:t>
      </w:r>
      <w:r w:rsidRPr="00197D03">
        <w:rPr>
          <w:rFonts w:ascii="Calibri" w:cs="Calibri"/>
        </w:rPr>
        <w:t>; 2021; ISBN 2-257-63278-8.</w:t>
      </w:r>
    </w:p>
    <w:p w14:paraId="20513B08" w14:textId="77777777" w:rsidR="00197D03" w:rsidRPr="00197D03" w:rsidRDefault="00197D03" w:rsidP="00197D03">
      <w:pPr>
        <w:pStyle w:val="Bibliography"/>
        <w:rPr>
          <w:rFonts w:ascii="Calibri" w:cs="Calibri"/>
        </w:rPr>
      </w:pPr>
      <w:r w:rsidRPr="00197D03">
        <w:rPr>
          <w:rFonts w:ascii="Calibri" w:cs="Calibri"/>
        </w:rPr>
        <w:t xml:space="preserve">26. </w:t>
      </w:r>
      <w:r w:rsidRPr="00197D03">
        <w:rPr>
          <w:rFonts w:ascii="Calibri" w:cs="Calibri"/>
        </w:rPr>
        <w:tab/>
        <w:t xml:space="preserve">Churchill, G.A.; Gatti, D.M.; Munger, S.C.; Svenson, K.L. The Diversity Outbred Mouse Population. </w:t>
      </w:r>
      <w:r w:rsidRPr="00197D03">
        <w:rPr>
          <w:rFonts w:ascii="Calibri" w:cs="Calibri"/>
          <w:i/>
          <w:iCs/>
        </w:rPr>
        <w:t>Mammalian Genome</w:t>
      </w:r>
      <w:r w:rsidRPr="00197D03">
        <w:rPr>
          <w:rFonts w:ascii="Calibri" w:cs="Calibri"/>
        </w:rPr>
        <w:t xml:space="preserve"> </w:t>
      </w:r>
      <w:r w:rsidRPr="00197D03">
        <w:rPr>
          <w:rFonts w:ascii="Calibri" w:cs="Calibri"/>
          <w:b/>
          <w:bCs/>
        </w:rPr>
        <w:t>2012</w:t>
      </w:r>
      <w:r w:rsidRPr="00197D03">
        <w:rPr>
          <w:rFonts w:ascii="Calibri" w:cs="Calibri"/>
        </w:rPr>
        <w:t xml:space="preserve">, </w:t>
      </w:r>
      <w:r w:rsidRPr="00197D03">
        <w:rPr>
          <w:rFonts w:ascii="Calibri" w:cs="Calibri"/>
          <w:i/>
          <w:iCs/>
        </w:rPr>
        <w:t>23</w:t>
      </w:r>
      <w:r w:rsidRPr="00197D03">
        <w:rPr>
          <w:rFonts w:ascii="Calibri" w:cs="Calibri"/>
        </w:rPr>
        <w:t>, 713–718, doi:10.1007/s00335-012-9414-2.</w:t>
      </w:r>
    </w:p>
    <w:p w14:paraId="23E05C07" w14:textId="6D139F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lastRenderedPageBreak/>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4B9A326C" w:rsidR="00070726" w:rsidRPr="00DB63B8" w:rsidRDefault="00070726" w:rsidP="00070726">
      <w:r>
        <w:rPr>
          <w:b/>
        </w:rPr>
        <w:t xml:space="preserve">Figure 1: Knockout of Muscle </w:t>
      </w:r>
      <w:r>
        <w:rPr>
          <w:b/>
          <w:i/>
        </w:rPr>
        <w:t>Tsc1</w:t>
      </w:r>
      <w:r>
        <w:rPr>
          <w:b/>
        </w:rPr>
        <w:t xml:space="preserve"> enhances </w:t>
      </w:r>
      <w:r w:rsidR="007A23C1" w:rsidRPr="007A23C1">
        <w:rPr>
          <w:b/>
          <w:bCs/>
        </w:rPr>
        <w:t>β</w:t>
      </w:r>
      <w:r>
        <w:rPr>
          <w:b/>
        </w:rPr>
        <w:t xml:space="preserve">HB disposal.  </w:t>
      </w:r>
      <w:r w:rsidR="007B1D7D">
        <w:rPr>
          <w:bCs/>
        </w:rPr>
        <w:t xml:space="preserve">A) Ketolytic gene expression in muscle </w:t>
      </w:r>
      <w:r w:rsidR="007B1D7D" w:rsidRPr="007B1D7D">
        <w:rPr>
          <w:bCs/>
          <w:i/>
          <w:iCs/>
        </w:rPr>
        <w:t>Tsc1</w:t>
      </w:r>
      <w:r w:rsidR="007B1D7D">
        <w:rPr>
          <w:bCs/>
        </w:rPr>
        <w:t xml:space="preserve"> </w:t>
      </w:r>
      <w:r w:rsidR="00444437">
        <w:rPr>
          <w:bCs/>
        </w:rPr>
        <w:t>KO</w:t>
      </w:r>
      <w:r w:rsidR="007B1D7D">
        <w:rPr>
          <w:bCs/>
        </w:rPr>
        <w:t xml:space="preserve"> quadriceps.  </w:t>
      </w:r>
      <w:r w:rsidR="007A23C1">
        <w:t>β</w:t>
      </w:r>
      <w:r w:rsidRPr="007B1D7D">
        <w:t>HB</w:t>
      </w:r>
      <w:r w:rsidRPr="00DB63B8">
        <w:t xml:space="preserve"> Tolerance tests in male </w:t>
      </w:r>
      <w:r>
        <w:t xml:space="preserve">and female wild-type and muscle </w:t>
      </w:r>
      <w:r>
        <w:rPr>
          <w:i/>
        </w:rPr>
        <w:t>Tsc1</w:t>
      </w:r>
      <w:r>
        <w:t xml:space="preserve"> </w:t>
      </w:r>
      <w:r w:rsidR="00444437">
        <w:t>KO</w:t>
      </w:r>
      <w:r>
        <w:t xml:space="preserve"> mice</w:t>
      </w:r>
      <w:r w:rsidRPr="00DB63B8">
        <w:t>.  Mice were injected with 1</w:t>
      </w:r>
      <w:r>
        <w:t xml:space="preserve"> </w:t>
      </w:r>
      <w:r w:rsidRPr="00DB63B8">
        <w:t xml:space="preserve">g/kg </w:t>
      </w:r>
      <w:r w:rsidR="007A23C1">
        <w:t>β</w:t>
      </w:r>
      <w:r w:rsidRPr="00DB63B8">
        <w:t>HB and followed for 1h</w:t>
      </w:r>
      <w:r w:rsidR="007B1D7D">
        <w:t xml:space="preserve"> (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73D065B8"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007A23C1">
        <w:t>β</w:t>
      </w:r>
      <w:r w:rsidRPr="00DB63B8">
        <w:t>HB Tolerance tests in male A/J mice fed a control or ketogenic diet for three weeks.  Mice were injected with 1.5</w:t>
      </w:r>
      <w:r w:rsidR="00070726">
        <w:t xml:space="preserve"> </w:t>
      </w:r>
      <w:r w:rsidRPr="00DB63B8">
        <w:t xml:space="preserve">g/kg </w:t>
      </w:r>
      <w:r w:rsidR="007A23C1">
        <w:t>β</w:t>
      </w:r>
      <w:r w:rsidRPr="00DB63B8">
        <w:t xml:space="preserve">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7EB57B56" w:rsidR="00477D37" w:rsidRPr="004E6539" w:rsidRDefault="00477D37">
      <w:r>
        <w:rPr>
          <w:b/>
          <w:bCs/>
        </w:rPr>
        <w:t>Figure 3: Reduced ketone body disposal in diversity outbred mice after ketogenic diet feeding.</w:t>
      </w:r>
      <w:r w:rsidR="004E6539">
        <w:rPr>
          <w:b/>
          <w:bCs/>
        </w:rPr>
        <w:t xml:space="preserve">  </w:t>
      </w:r>
      <w:r w:rsidR="004E6539">
        <w:t>A) Ketone tolerance tests at baseline and after three weeks of ketogenic diet in 47 diversity outbred mice B) Individual changes of baseline adjusted ketone tolerance within strains, including whether strains increased or decreased their ketone tolerance. C) Correlation of baseline adjusted ketone tolerance at baseline, follow</w:t>
      </w:r>
      <w:r w:rsidR="00F303F2">
        <w:t>-</w:t>
      </w:r>
      <w:r w:rsidR="004E6539">
        <w:t>up and change over time with weight, weight gain, cholesterol and changes in cholesterol.</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1A34ABAA" w:rsidR="00964FE6" w:rsidRPr="00964FE6" w:rsidRDefault="00964FE6">
      <w:r w:rsidRPr="00964FE6">
        <w:rPr>
          <w:b/>
        </w:rPr>
        <w:t>Supplementary Figure 1:</w:t>
      </w:r>
      <w:r>
        <w:t xml:space="preserve">  Downregulation of </w:t>
      </w:r>
      <w:r w:rsidR="009F5058">
        <w:t xml:space="preserve">liver </w:t>
      </w:r>
      <w:r>
        <w:t xml:space="preserve">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6966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85935"/>
    <w:multiLevelType w:val="hybridMultilevel"/>
    <w:tmpl w:val="7652A5F2"/>
    <w:lvl w:ilvl="0" w:tplc="E64A268A">
      <w:start w:val="1"/>
      <w:numFmt w:val="bullet"/>
      <w:lvlText w:val=""/>
      <w:lvlJc w:val="left"/>
      <w:pPr>
        <w:ind w:left="720" w:hanging="360"/>
      </w:pPr>
      <w:rPr>
        <w:rFonts w:ascii="Symbol" w:hAnsi="Symbol" w:hint="default"/>
      </w:rPr>
    </w:lvl>
    <w:lvl w:ilvl="1" w:tplc="0368045E">
      <w:start w:val="1"/>
      <w:numFmt w:val="bullet"/>
      <w:lvlText w:val="o"/>
      <w:lvlJc w:val="left"/>
      <w:pPr>
        <w:ind w:left="1440" w:hanging="360"/>
      </w:pPr>
      <w:rPr>
        <w:rFonts w:ascii="Courier New" w:hAnsi="Courier New" w:hint="default"/>
      </w:rPr>
    </w:lvl>
    <w:lvl w:ilvl="2" w:tplc="C1A673E0">
      <w:start w:val="1"/>
      <w:numFmt w:val="bullet"/>
      <w:lvlText w:val=""/>
      <w:lvlJc w:val="left"/>
      <w:pPr>
        <w:ind w:left="2160" w:hanging="360"/>
      </w:pPr>
      <w:rPr>
        <w:rFonts w:ascii="Wingdings" w:hAnsi="Wingdings" w:hint="default"/>
      </w:rPr>
    </w:lvl>
    <w:lvl w:ilvl="3" w:tplc="F224FA60">
      <w:start w:val="1"/>
      <w:numFmt w:val="bullet"/>
      <w:lvlText w:val=""/>
      <w:lvlJc w:val="left"/>
      <w:pPr>
        <w:ind w:left="2880" w:hanging="360"/>
      </w:pPr>
      <w:rPr>
        <w:rFonts w:ascii="Symbol" w:hAnsi="Symbol" w:hint="default"/>
      </w:rPr>
    </w:lvl>
    <w:lvl w:ilvl="4" w:tplc="BDC47F20">
      <w:start w:val="1"/>
      <w:numFmt w:val="bullet"/>
      <w:lvlText w:val="o"/>
      <w:lvlJc w:val="left"/>
      <w:pPr>
        <w:ind w:left="3600" w:hanging="360"/>
      </w:pPr>
      <w:rPr>
        <w:rFonts w:ascii="Courier New" w:hAnsi="Courier New" w:hint="default"/>
      </w:rPr>
    </w:lvl>
    <w:lvl w:ilvl="5" w:tplc="73F040D6">
      <w:start w:val="1"/>
      <w:numFmt w:val="bullet"/>
      <w:lvlText w:val=""/>
      <w:lvlJc w:val="left"/>
      <w:pPr>
        <w:ind w:left="4320" w:hanging="360"/>
      </w:pPr>
      <w:rPr>
        <w:rFonts w:ascii="Wingdings" w:hAnsi="Wingdings" w:hint="default"/>
      </w:rPr>
    </w:lvl>
    <w:lvl w:ilvl="6" w:tplc="A67A2278">
      <w:start w:val="1"/>
      <w:numFmt w:val="bullet"/>
      <w:lvlText w:val=""/>
      <w:lvlJc w:val="left"/>
      <w:pPr>
        <w:ind w:left="5040" w:hanging="360"/>
      </w:pPr>
      <w:rPr>
        <w:rFonts w:ascii="Symbol" w:hAnsi="Symbol" w:hint="default"/>
      </w:rPr>
    </w:lvl>
    <w:lvl w:ilvl="7" w:tplc="9914398E">
      <w:start w:val="1"/>
      <w:numFmt w:val="bullet"/>
      <w:lvlText w:val="o"/>
      <w:lvlJc w:val="left"/>
      <w:pPr>
        <w:ind w:left="5760" w:hanging="360"/>
      </w:pPr>
      <w:rPr>
        <w:rFonts w:ascii="Courier New" w:hAnsi="Courier New" w:hint="default"/>
      </w:rPr>
    </w:lvl>
    <w:lvl w:ilvl="8" w:tplc="4E0C88F2">
      <w:start w:val="1"/>
      <w:numFmt w:val="bullet"/>
      <w:lvlText w:val=""/>
      <w:lvlJc w:val="left"/>
      <w:pPr>
        <w:ind w:left="6480" w:hanging="360"/>
      </w:pPr>
      <w:rPr>
        <w:rFonts w:ascii="Wingdings" w:hAnsi="Wingdings" w:hint="default"/>
      </w:rPr>
    </w:lvl>
  </w:abstractNum>
  <w:abstractNum w:abstractNumId="1" w15:restartNumberingAfterBreak="0">
    <w:nsid w:val="39AC4634"/>
    <w:multiLevelType w:val="hybridMultilevel"/>
    <w:tmpl w:val="BF522DE4"/>
    <w:lvl w:ilvl="0" w:tplc="8874528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F382589"/>
    <w:multiLevelType w:val="hybridMultilevel"/>
    <w:tmpl w:val="67745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4140282">
    <w:abstractNumId w:val="0"/>
  </w:num>
  <w:num w:numId="2" w16cid:durableId="2101246152">
    <w:abstractNumId w:val="2"/>
  </w:num>
  <w:num w:numId="3" w16cid:durableId="13792075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1033C"/>
    <w:rsid w:val="000203C7"/>
    <w:rsid w:val="00020E3F"/>
    <w:rsid w:val="000221B7"/>
    <w:rsid w:val="00032100"/>
    <w:rsid w:val="000342A9"/>
    <w:rsid w:val="000375A2"/>
    <w:rsid w:val="000505F8"/>
    <w:rsid w:val="00054738"/>
    <w:rsid w:val="00056212"/>
    <w:rsid w:val="00063C76"/>
    <w:rsid w:val="00067E47"/>
    <w:rsid w:val="00070726"/>
    <w:rsid w:val="00070DF6"/>
    <w:rsid w:val="000771E3"/>
    <w:rsid w:val="00085FB7"/>
    <w:rsid w:val="00094CA6"/>
    <w:rsid w:val="000A12DE"/>
    <w:rsid w:val="000B2E3B"/>
    <w:rsid w:val="000C56E5"/>
    <w:rsid w:val="000C5C7F"/>
    <w:rsid w:val="000E4FCD"/>
    <w:rsid w:val="00105583"/>
    <w:rsid w:val="00107AFA"/>
    <w:rsid w:val="0011248D"/>
    <w:rsid w:val="001152F2"/>
    <w:rsid w:val="00120D9B"/>
    <w:rsid w:val="00123284"/>
    <w:rsid w:val="00124A76"/>
    <w:rsid w:val="00125034"/>
    <w:rsid w:val="00126C2A"/>
    <w:rsid w:val="00141DDA"/>
    <w:rsid w:val="001427E3"/>
    <w:rsid w:val="001439D7"/>
    <w:rsid w:val="00155F2B"/>
    <w:rsid w:val="001831E3"/>
    <w:rsid w:val="00197165"/>
    <w:rsid w:val="00197D03"/>
    <w:rsid w:val="001B34DF"/>
    <w:rsid w:val="001B3E9F"/>
    <w:rsid w:val="001C6FC5"/>
    <w:rsid w:val="001D079A"/>
    <w:rsid w:val="001D0DA0"/>
    <w:rsid w:val="001D2E47"/>
    <w:rsid w:val="001D3A38"/>
    <w:rsid w:val="001D7D09"/>
    <w:rsid w:val="001E040B"/>
    <w:rsid w:val="001E60D9"/>
    <w:rsid w:val="001E6448"/>
    <w:rsid w:val="001F0C83"/>
    <w:rsid w:val="001F4A7E"/>
    <w:rsid w:val="00225508"/>
    <w:rsid w:val="00230272"/>
    <w:rsid w:val="0023060A"/>
    <w:rsid w:val="0024539A"/>
    <w:rsid w:val="00250B3C"/>
    <w:rsid w:val="00257116"/>
    <w:rsid w:val="0026566A"/>
    <w:rsid w:val="00274390"/>
    <w:rsid w:val="00287E5A"/>
    <w:rsid w:val="00293655"/>
    <w:rsid w:val="002A2A2C"/>
    <w:rsid w:val="002A3C64"/>
    <w:rsid w:val="002C1CF1"/>
    <w:rsid w:val="002D1C00"/>
    <w:rsid w:val="002D1D99"/>
    <w:rsid w:val="002D40B2"/>
    <w:rsid w:val="002D410D"/>
    <w:rsid w:val="002D576C"/>
    <w:rsid w:val="002E452B"/>
    <w:rsid w:val="00324E22"/>
    <w:rsid w:val="00356FED"/>
    <w:rsid w:val="00361C6F"/>
    <w:rsid w:val="003649ED"/>
    <w:rsid w:val="003817B6"/>
    <w:rsid w:val="00385835"/>
    <w:rsid w:val="003868BC"/>
    <w:rsid w:val="00392AF5"/>
    <w:rsid w:val="0039304D"/>
    <w:rsid w:val="00395BB9"/>
    <w:rsid w:val="003963C1"/>
    <w:rsid w:val="003B7407"/>
    <w:rsid w:val="003C3816"/>
    <w:rsid w:val="003D5F28"/>
    <w:rsid w:val="003E01E2"/>
    <w:rsid w:val="004019C2"/>
    <w:rsid w:val="00407023"/>
    <w:rsid w:val="0041576A"/>
    <w:rsid w:val="00423563"/>
    <w:rsid w:val="004273AA"/>
    <w:rsid w:val="004373E1"/>
    <w:rsid w:val="00444437"/>
    <w:rsid w:val="004569AB"/>
    <w:rsid w:val="00463B2E"/>
    <w:rsid w:val="00477D37"/>
    <w:rsid w:val="00487D59"/>
    <w:rsid w:val="00492D84"/>
    <w:rsid w:val="004930A2"/>
    <w:rsid w:val="004B0A2E"/>
    <w:rsid w:val="004B1DF9"/>
    <w:rsid w:val="004C18D8"/>
    <w:rsid w:val="004C210C"/>
    <w:rsid w:val="004D5751"/>
    <w:rsid w:val="004E180B"/>
    <w:rsid w:val="004E6539"/>
    <w:rsid w:val="004F7386"/>
    <w:rsid w:val="00501DD8"/>
    <w:rsid w:val="00503639"/>
    <w:rsid w:val="0052287F"/>
    <w:rsid w:val="00533483"/>
    <w:rsid w:val="00537BB0"/>
    <w:rsid w:val="0054058F"/>
    <w:rsid w:val="00552EAE"/>
    <w:rsid w:val="00561FF9"/>
    <w:rsid w:val="00572E76"/>
    <w:rsid w:val="00574A4B"/>
    <w:rsid w:val="00576F6B"/>
    <w:rsid w:val="00583C8C"/>
    <w:rsid w:val="00587FD0"/>
    <w:rsid w:val="005942C7"/>
    <w:rsid w:val="005A0972"/>
    <w:rsid w:val="005A28C8"/>
    <w:rsid w:val="005A627F"/>
    <w:rsid w:val="005D0990"/>
    <w:rsid w:val="005E5A70"/>
    <w:rsid w:val="005E6A04"/>
    <w:rsid w:val="006023AC"/>
    <w:rsid w:val="0061454C"/>
    <w:rsid w:val="006154F3"/>
    <w:rsid w:val="00617B58"/>
    <w:rsid w:val="00622B46"/>
    <w:rsid w:val="006312FC"/>
    <w:rsid w:val="0067142E"/>
    <w:rsid w:val="00672856"/>
    <w:rsid w:val="00686FAB"/>
    <w:rsid w:val="00694AFB"/>
    <w:rsid w:val="00694D64"/>
    <w:rsid w:val="00696698"/>
    <w:rsid w:val="00697DB0"/>
    <w:rsid w:val="006B23AC"/>
    <w:rsid w:val="006C0FAB"/>
    <w:rsid w:val="006D34EA"/>
    <w:rsid w:val="006D4BE4"/>
    <w:rsid w:val="006D5A77"/>
    <w:rsid w:val="006F04AD"/>
    <w:rsid w:val="0070113B"/>
    <w:rsid w:val="00701B92"/>
    <w:rsid w:val="00746D38"/>
    <w:rsid w:val="00764051"/>
    <w:rsid w:val="00770374"/>
    <w:rsid w:val="00771E60"/>
    <w:rsid w:val="007A23C1"/>
    <w:rsid w:val="007A6AD5"/>
    <w:rsid w:val="007B1D7D"/>
    <w:rsid w:val="007B4C39"/>
    <w:rsid w:val="007C0A70"/>
    <w:rsid w:val="007E0B60"/>
    <w:rsid w:val="007E65A0"/>
    <w:rsid w:val="007F59A0"/>
    <w:rsid w:val="007F7AF2"/>
    <w:rsid w:val="00816B51"/>
    <w:rsid w:val="008174BE"/>
    <w:rsid w:val="008240FA"/>
    <w:rsid w:val="00827471"/>
    <w:rsid w:val="00837683"/>
    <w:rsid w:val="00897F7F"/>
    <w:rsid w:val="008B4FB1"/>
    <w:rsid w:val="008B654B"/>
    <w:rsid w:val="008C207C"/>
    <w:rsid w:val="008E336B"/>
    <w:rsid w:val="008E5974"/>
    <w:rsid w:val="008E7FF2"/>
    <w:rsid w:val="008F3A78"/>
    <w:rsid w:val="008F6F44"/>
    <w:rsid w:val="00903315"/>
    <w:rsid w:val="00905AF2"/>
    <w:rsid w:val="00925CE9"/>
    <w:rsid w:val="0093059A"/>
    <w:rsid w:val="0093377D"/>
    <w:rsid w:val="0095380F"/>
    <w:rsid w:val="009565A7"/>
    <w:rsid w:val="00964FE6"/>
    <w:rsid w:val="0096610C"/>
    <w:rsid w:val="009709A9"/>
    <w:rsid w:val="00980111"/>
    <w:rsid w:val="00995600"/>
    <w:rsid w:val="009A0A90"/>
    <w:rsid w:val="009A3397"/>
    <w:rsid w:val="009B4D66"/>
    <w:rsid w:val="009D3637"/>
    <w:rsid w:val="009F4D13"/>
    <w:rsid w:val="009F5058"/>
    <w:rsid w:val="00A009CD"/>
    <w:rsid w:val="00A30985"/>
    <w:rsid w:val="00A32E6F"/>
    <w:rsid w:val="00A33B1F"/>
    <w:rsid w:val="00A44835"/>
    <w:rsid w:val="00A4668C"/>
    <w:rsid w:val="00A47882"/>
    <w:rsid w:val="00A55A91"/>
    <w:rsid w:val="00A634FB"/>
    <w:rsid w:val="00A77FC9"/>
    <w:rsid w:val="00AC3981"/>
    <w:rsid w:val="00AC7C7E"/>
    <w:rsid w:val="00AD3AB8"/>
    <w:rsid w:val="00AD5D59"/>
    <w:rsid w:val="00AD5EAE"/>
    <w:rsid w:val="00AE05BD"/>
    <w:rsid w:val="00AE17EA"/>
    <w:rsid w:val="00B058D9"/>
    <w:rsid w:val="00B122E5"/>
    <w:rsid w:val="00B13FC8"/>
    <w:rsid w:val="00B24E56"/>
    <w:rsid w:val="00B25B63"/>
    <w:rsid w:val="00B27051"/>
    <w:rsid w:val="00B57F5A"/>
    <w:rsid w:val="00B66DD5"/>
    <w:rsid w:val="00B7665C"/>
    <w:rsid w:val="00B95C0B"/>
    <w:rsid w:val="00BA26CD"/>
    <w:rsid w:val="00BC04B6"/>
    <w:rsid w:val="00BC5157"/>
    <w:rsid w:val="00BD5147"/>
    <w:rsid w:val="00BD77AB"/>
    <w:rsid w:val="00BF228F"/>
    <w:rsid w:val="00BF5CFA"/>
    <w:rsid w:val="00C032C2"/>
    <w:rsid w:val="00C1285C"/>
    <w:rsid w:val="00C17A26"/>
    <w:rsid w:val="00C32681"/>
    <w:rsid w:val="00C425A2"/>
    <w:rsid w:val="00C5027D"/>
    <w:rsid w:val="00C6160E"/>
    <w:rsid w:val="00C618A0"/>
    <w:rsid w:val="00C66B63"/>
    <w:rsid w:val="00C71762"/>
    <w:rsid w:val="00CA6EFE"/>
    <w:rsid w:val="00CC0840"/>
    <w:rsid w:val="00CC1DD3"/>
    <w:rsid w:val="00CC2EBC"/>
    <w:rsid w:val="00CD3CD4"/>
    <w:rsid w:val="00CD532B"/>
    <w:rsid w:val="00CE3A72"/>
    <w:rsid w:val="00D16A6A"/>
    <w:rsid w:val="00D20F92"/>
    <w:rsid w:val="00D2696A"/>
    <w:rsid w:val="00D44012"/>
    <w:rsid w:val="00D50217"/>
    <w:rsid w:val="00D5368F"/>
    <w:rsid w:val="00D633D0"/>
    <w:rsid w:val="00D66B84"/>
    <w:rsid w:val="00D717A9"/>
    <w:rsid w:val="00D818A5"/>
    <w:rsid w:val="00D84CFE"/>
    <w:rsid w:val="00D9196F"/>
    <w:rsid w:val="00D93F8B"/>
    <w:rsid w:val="00DA0DA7"/>
    <w:rsid w:val="00DB63B8"/>
    <w:rsid w:val="00DB6A83"/>
    <w:rsid w:val="00DC0183"/>
    <w:rsid w:val="00DC1308"/>
    <w:rsid w:val="00DC619E"/>
    <w:rsid w:val="00DD4D6E"/>
    <w:rsid w:val="00DF2EFF"/>
    <w:rsid w:val="00DF33A4"/>
    <w:rsid w:val="00DF4A39"/>
    <w:rsid w:val="00DF5F91"/>
    <w:rsid w:val="00DF7E4B"/>
    <w:rsid w:val="00E00A1A"/>
    <w:rsid w:val="00E16A3D"/>
    <w:rsid w:val="00E25234"/>
    <w:rsid w:val="00E351C9"/>
    <w:rsid w:val="00E36877"/>
    <w:rsid w:val="00E427A5"/>
    <w:rsid w:val="00E452B3"/>
    <w:rsid w:val="00E53E62"/>
    <w:rsid w:val="00E61375"/>
    <w:rsid w:val="00E65B44"/>
    <w:rsid w:val="00E65E54"/>
    <w:rsid w:val="00E669DA"/>
    <w:rsid w:val="00E83C46"/>
    <w:rsid w:val="00E86C21"/>
    <w:rsid w:val="00E9792A"/>
    <w:rsid w:val="00ED0CF3"/>
    <w:rsid w:val="00EF7676"/>
    <w:rsid w:val="00EF7B2B"/>
    <w:rsid w:val="00F0436B"/>
    <w:rsid w:val="00F23C2F"/>
    <w:rsid w:val="00F25BB1"/>
    <w:rsid w:val="00F303F2"/>
    <w:rsid w:val="00F57021"/>
    <w:rsid w:val="00F57ED0"/>
    <w:rsid w:val="00F671E9"/>
    <w:rsid w:val="00F67CE7"/>
    <w:rsid w:val="00F76472"/>
    <w:rsid w:val="00F8041F"/>
    <w:rsid w:val="00F871D1"/>
    <w:rsid w:val="00F9681A"/>
    <w:rsid w:val="00FA0599"/>
    <w:rsid w:val="00FA1BEA"/>
    <w:rsid w:val="00FC692B"/>
    <w:rsid w:val="00FD1AE9"/>
    <w:rsid w:val="00FD5A59"/>
    <w:rsid w:val="00FE4944"/>
    <w:rsid w:val="05FD9DA8"/>
    <w:rsid w:val="3121562F"/>
    <w:rsid w:val="731ED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unhideWhenUsed/>
    <w:rsid w:val="00DF5F91"/>
    <w:rPr>
      <w:sz w:val="20"/>
      <w:szCs w:val="20"/>
    </w:rPr>
  </w:style>
  <w:style w:type="character" w:customStyle="1" w:styleId="CommentTextChar">
    <w:name w:val="Comment Text Char"/>
    <w:basedOn w:val="DefaultParagraphFont"/>
    <w:link w:val="CommentText"/>
    <w:uiPriority w:val="99"/>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rsid w:val="004569AB"/>
    <w:rPr>
      <w:color w:val="605E5C"/>
      <w:shd w:val="clear" w:color="auto" w:fill="E1DFDD"/>
    </w:rPr>
  </w:style>
  <w:style w:type="character" w:styleId="PlaceholderText">
    <w:name w:val="Placeholder Text"/>
    <w:basedOn w:val="DefaultParagraphFont"/>
    <w:uiPriority w:val="99"/>
    <w:semiHidden/>
    <w:rsid w:val="004B1DF9"/>
    <w:rPr>
      <w:color w:val="666666"/>
    </w:rPr>
  </w:style>
  <w:style w:type="paragraph" w:styleId="Revision">
    <w:name w:val="Revision"/>
    <w:hidden/>
    <w:uiPriority w:val="99"/>
    <w:semiHidden/>
    <w:rsid w:val="00746D38"/>
  </w:style>
  <w:style w:type="paragraph" w:styleId="ListParagraph">
    <w:name w:val="List Paragraph"/>
    <w:basedOn w:val="Normal"/>
    <w:uiPriority w:val="34"/>
    <w:qFormat/>
    <w:rsid w:val="00141D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BridgesLab/TissueSpecificTscKnockouts" TargetMode="External"/><Relationship Id="rId5" Type="http://schemas.openxmlformats.org/officeDocument/2006/relationships/hyperlink" Target="mailto:davebrid@umich.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7</TotalTime>
  <Pages>13</Pages>
  <Words>17792</Words>
  <Characters>101417</Characters>
  <Application>Microsoft Office Word</Application>
  <DocSecurity>0</DocSecurity>
  <Lines>845</Lines>
  <Paragraphs>237</Paragraphs>
  <ScaleCrop>false</ScaleCrop>
  <Company/>
  <LinksUpToDate>false</LinksUpToDate>
  <CharactersWithSpaces>11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6</cp:revision>
  <dcterms:created xsi:type="dcterms:W3CDTF">2024-05-14T16:34:00Z</dcterms:created>
  <dcterms:modified xsi:type="dcterms:W3CDTF">2024-06-0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r8Vx4Kg"/&gt;&lt;style id="http://www.zotero.org/styles/nutrients" hasBibliography="1" bibliographyStyleHasBeenSet="1"/&gt;&lt;prefs&gt;&lt;pref name="fieldType" value="Field"/&gt;&lt;/prefs&gt;&lt;/data&gt;</vt:lpwstr>
  </property>
</Properties>
</file>